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00000002" w14:textId="41994486" w:rsidR="00037DE8" w:rsidRDefault="007E62BA">
      <w:pPr>
        <w:spacing w:line="480" w:lineRule="auto"/>
        <w:jc w:val="center"/>
        <w:rPr>
          <w:b/>
          <w:sz w:val="32"/>
          <w:szCs w:val="32"/>
        </w:rPr>
      </w:pPr>
      <w:sdt>
        <w:sdtPr>
          <w:tag w:val="goog_rdk_1"/>
          <w:id w:val="-432973576"/>
          <w:showingPlcHdr/>
        </w:sdtPr>
        <w:sdtEndPr/>
        <w:sdtContent>
          <w:r w:rsidR="0034319C">
            <w:t xml:space="preserve">     </w:t>
          </w:r>
        </w:sdtContent>
      </w:sdt>
      <w:r w:rsidR="001B1A85">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sidR="001B1A85">
        <w:rPr>
          <w:b/>
          <w:sz w:val="32"/>
          <w:szCs w:val="32"/>
        </w:rPr>
        <w:t>ecosystem</w:t>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 xml:space="preserve">Max </w:t>
      </w:r>
      <w:proofErr w:type="gramStart"/>
      <w:r w:rsidRPr="00261347">
        <w:rPr>
          <w:lang w:val="sv-SE"/>
        </w:rPr>
        <w:t>Lindmark</w:t>
      </w:r>
      <w:r w:rsidRPr="00261347">
        <w:rPr>
          <w:vertAlign w:val="superscript"/>
          <w:lang w:val="sv-SE"/>
        </w:rPr>
        <w:t>a,b</w:t>
      </w:r>
      <w:proofErr w:type="gramEnd"/>
      <w:r w:rsidRPr="00261347">
        <w:rPr>
          <w:vertAlign w:val="superscript"/>
          <w:lang w:val="sv-SE"/>
        </w:rPr>
        <w:t>,1</w:t>
      </w:r>
      <w:r w:rsidRPr="00261347">
        <w:rPr>
          <w:lang w:val="sv-SE"/>
        </w:rPr>
        <w:t xml:space="preserve">, Malin  </w:t>
      </w:r>
      <w:proofErr w:type="spellStart"/>
      <w:r w:rsidRPr="00261347">
        <w:rPr>
          <w:lang w:val="sv-SE"/>
        </w:rPr>
        <w:t>Karlsson</w:t>
      </w:r>
      <w:r w:rsidRPr="00261347">
        <w:rPr>
          <w:vertAlign w:val="superscript"/>
          <w:lang w:val="sv-SE"/>
        </w:rPr>
        <w:t>a</w:t>
      </w:r>
      <w:proofErr w:type="spellEnd"/>
      <w:r w:rsidRPr="00261347">
        <w:rPr>
          <w:lang w:val="sv-SE"/>
        </w:rPr>
        <w:t xml:space="preserve">, Anna </w:t>
      </w:r>
      <w:proofErr w:type="spellStart"/>
      <w:r w:rsidRPr="00261347">
        <w:rPr>
          <w:lang w:val="sv-SE"/>
        </w:rPr>
        <w:t>Gårdmark</w:t>
      </w:r>
      <w:r w:rsidRPr="00261347">
        <w:rPr>
          <w:vertAlign w:val="superscript"/>
          <w:lang w:val="sv-SE"/>
        </w:rPr>
        <w:t>c</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w:t>
      </w:r>
      <w:proofErr w:type="spellStart"/>
      <w:r>
        <w:t>Öregrund</w:t>
      </w:r>
      <w:proofErr w:type="spellEnd"/>
      <w:r>
        <w:t>,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 xml:space="preserve">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 xml:space="preserve">Swedish University of Agricultural Sciences, Department of Aquatic Resources, </w:t>
      </w:r>
      <w:proofErr w:type="spellStart"/>
      <w:r>
        <w:t>Skolgatan</w:t>
      </w:r>
      <w:proofErr w:type="spellEnd"/>
      <w:r>
        <w:t xml:space="preserve"> 6, SE-742 42 </w:t>
      </w:r>
      <w:proofErr w:type="spellStart"/>
      <w:r>
        <w:t>Öregrund</w:t>
      </w:r>
      <w:proofErr w:type="spellEnd"/>
      <w:r>
        <w:t>,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7E62BA">
      <w:pPr>
        <w:spacing w:line="480" w:lineRule="auto"/>
        <w:jc w:val="both"/>
        <w:rPr>
          <w:sz w:val="28"/>
          <w:szCs w:val="28"/>
        </w:rPr>
      </w:pPr>
      <w:sdt>
        <w:sdtPr>
          <w:tag w:val="goog_rdk_2"/>
          <w:id w:val="1449580287"/>
        </w:sdtPr>
        <w:sdtEndPr/>
        <w:sdtContent/>
      </w:sdt>
      <w:r w:rsidR="001B1A85">
        <w:rPr>
          <w:sz w:val="28"/>
          <w:szCs w:val="28"/>
        </w:rPr>
        <w:t>Abstract</w:t>
      </w:r>
    </w:p>
    <w:p w14:paraId="364FE0C6" w14:textId="3FF576B0" w:rsidR="00F0736E" w:rsidRDefault="001B1A85">
      <w:pPr>
        <w:spacing w:line="480" w:lineRule="auto"/>
        <w:jc w:val="both"/>
      </w:pPr>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xml:space="preserve">. Hence, the result of warming on population size-structure also depends on mortality rates and </w:t>
      </w:r>
      <w:r w:rsidR="0019778E">
        <w:t xml:space="preserve">how much </w:t>
      </w:r>
      <w:r w:rsidR="003E5359">
        <w:t xml:space="preserve">also </w:t>
      </w:r>
      <w:r w:rsidR="004156B9">
        <w:t>adult</w:t>
      </w:r>
      <w:r w:rsidR="0019778E">
        <w:t xml:space="preserve"> size changes</w:t>
      </w:r>
      <w:r>
        <w:t>. We used data from an artificially heated (+8C) bay</w:t>
      </w:r>
      <w:r w:rsidR="00C40B68">
        <w:t xml:space="preserve"> in comparison with an unheated area,</w:t>
      </w:r>
      <w:r>
        <w:t xml:space="preserve"> to analyze how warming has affected body growth, 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C40B68">
        <w:t>bay, b</w:t>
      </w:r>
      <w:r>
        <w:t xml:space="preserve">ody size was larger for all ages and growth faster for all sizes, </w:t>
      </w:r>
      <w:r w:rsidR="00C40B68">
        <w:t>resulting in larger</w:t>
      </w:r>
      <w:r>
        <w:t xml:space="preserve"> size-spectrum </w:t>
      </w:r>
      <w:r w:rsidR="008B1EB2">
        <w:t xml:space="preserve">exponent </w:t>
      </w:r>
      <w:r>
        <w:t>(</w:t>
      </w:r>
      <w:r w:rsidR="000E52A3">
        <w:t>greater</w:t>
      </w:r>
      <w:r w:rsidR="00C40B68">
        <w:t xml:space="preserve"> </w:t>
      </w:r>
      <w:r>
        <w:t>proportion of large fish)</w:t>
      </w:r>
      <w:r w:rsidR="00C40B68">
        <w:t xml:space="preserve"> </w:t>
      </w:r>
      <w:r>
        <w:t xml:space="preserve">– despite higher mortality. </w:t>
      </w:r>
      <w:r w:rsidR="001A7BA5">
        <w:t>Hence, to understand</w:t>
      </w:r>
      <w:r w:rsidR="003E5359">
        <w:t xml:space="preserve"> how</w:t>
      </w:r>
      <w:r w:rsidR="001A7BA5">
        <w:t xml:space="preserve"> warming </w:t>
      </w:r>
      <w:r w:rsidR="003E5359">
        <w:t>alters</w:t>
      </w:r>
      <w:r w:rsidR="001A7BA5">
        <w:t xml:space="preserve"> </w:t>
      </w:r>
      <w:r w:rsidR="003E5359">
        <w:t>species</w:t>
      </w:r>
      <w:r w:rsidR="001A7BA5">
        <w:t xml:space="preserve"> size-structure, </w:t>
      </w:r>
      <w:r w:rsidR="003E5359">
        <w:t>and thus</w:t>
      </w:r>
      <w:r w:rsidR="001A7BA5">
        <w:t xml:space="preserve"> ecological interactions and dynamics, it is critical to account for </w:t>
      </w:r>
      <w:r w:rsidR="003E5359">
        <w:t xml:space="preserve">warming-induced </w:t>
      </w:r>
      <w:r w:rsidR="001A7BA5">
        <w:t xml:space="preserve">changes </w:t>
      </w:r>
      <w:r w:rsidR="003E5359">
        <w:t xml:space="preserve">in </w:t>
      </w:r>
      <w:r w:rsidR="001A7BA5">
        <w:t>both mortality and growth rate</w:t>
      </w:r>
      <w:r w:rsidR="00CA2A92">
        <w:t xml:space="preserve">. </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4" w14:textId="3DCC2067" w:rsidR="00037DE8" w:rsidRDefault="00037DE8">
      <w:pPr>
        <w:spacing w:line="480" w:lineRule="auto"/>
        <w:jc w:val="both"/>
      </w:pPr>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r>
        <w:rPr>
          <w:sz w:val="28"/>
          <w:szCs w:val="28"/>
        </w:rPr>
        <w:lastRenderedPageBreak/>
        <w:t>Introduction</w:t>
      </w:r>
    </w:p>
    <w:p w14:paraId="00000023" w14:textId="626BFFEC"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F42173">
        <w:instrText xml:space="preserve"> ADDIN ZOTERO_ITEM CSL_CITATION {"citationID":"TRlzIiwU","properties":{"formattedCitation":"\\super 1,2\\nosupersub{}","plainCitation":"1,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F42173" w:rsidRPr="00F42173">
        <w:rPr>
          <w:vertAlign w:val="superscript"/>
          <w:lang w:val="en-GB"/>
        </w:rPr>
        <w:t>1,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F42173">
        <w:instrText xml:space="preserve"> ADDIN ZOTERO_ITEM CSL_CITATION {"citationID":"c6hgMS8M","properties":{"formattedCitation":"\\super 3\\uc0\\u8211{}5\\nosupersub{}","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F42173" w:rsidRPr="00F42173">
        <w:rPr>
          <w:vertAlign w:val="superscript"/>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300E1C">
        <w:t>W</w:t>
      </w:r>
      <w:r w:rsidR="001B1A85">
        <w:t>arming</w:t>
      </w:r>
      <w:r w:rsidR="00300E1C">
        <w:t xml:space="preserve"> can </w:t>
      </w:r>
      <w:r w:rsidR="00F87FEE">
        <w:t xml:space="preserve">even </w:t>
      </w:r>
      <w:r w:rsidR="00300E1C">
        <w:t>shift size-distributions without altering</w:t>
      </w:r>
      <w:r w:rsidR="001B1A85">
        <w:t xml:space="preserve"> mean size</w:t>
      </w:r>
      <w:r w:rsidR="00C40B68">
        <w:t>; for example,</w:t>
      </w:r>
      <w:r w:rsidR="001B1A85">
        <w:t xml:space="preserve"> 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F42173">
        <w:instrText xml:space="preserve"> ADDIN ZOTERO_ITEM CSL_CITATION {"citationID":"oDB0KE98","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F42173" w:rsidRPr="00F42173">
        <w:rPr>
          <w:vertAlign w:val="superscript"/>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F42173">
        <w:instrText xml:space="preserve"> ADDIN ZOTERO_ITEM CSL_CITATION {"citationID":"XGcRb9Kc","properties":{"formattedCitation":"\\super 7\\nosupersub{}","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F42173" w:rsidRPr="00F42173">
        <w:rPr>
          <w:vertAlign w:val="superscript"/>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F42173">
        <w:instrText xml:space="preserve"> ADDIN ZOTERO_ITEM CSL_CITATION {"citationID":"kr2xsOVz","properties":{"formattedCitation":"\\super 8\\nosupersub{}","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F42173">
        <w:rPr>
          <w:rFonts w:ascii="Cambria Math" w:hAnsi="Cambria Math" w:cs="Cambria Math"/>
        </w:rPr>
        <w:instrText>∼</w:instrText>
      </w:r>
      <w:r w:rsidR="00F42173">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F42173" w:rsidRPr="00F42173">
        <w:rPr>
          <w:vertAlign w:val="superscript"/>
          <w:lang w:val="en-GB"/>
        </w:rPr>
        <w:t>8</w:t>
      </w:r>
      <w:r w:rsidR="00380024">
        <w:fldChar w:fldCharType="end"/>
      </w:r>
      <w:r w:rsidR="001B1A85">
        <w:t xml:space="preserve">. This is because key traits such as metabolism, feeding, growth, mortality </w:t>
      </w:r>
      <w:r w:rsidR="00162BD5">
        <w:t>scale with body size</w:t>
      </w:r>
      <w:r w:rsidR="00470025">
        <w:fldChar w:fldCharType="begin"/>
      </w:r>
      <w:r w:rsidR="00F42173">
        <w:instrText xml:space="preserve"> ADDIN ZOTERO_ITEM CSL_CITATION {"citationID":"mjPLPvBu","properties":{"formattedCitation":"\\super 9\\uc0\\u8211{}14\\nosupersub{}","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F42173" w:rsidRPr="00F42173">
        <w:rPr>
          <w:vertAlign w:val="superscript"/>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F42173">
        <w:instrText xml:space="preserve"> ADDIN ZOTERO_ITEM CSL_CITATION {"citationID":"fOTM8XRm","properties":{"formattedCitation":"\\super 15\\nosupersub{}","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F42173" w:rsidRPr="00F42173">
        <w:rPr>
          <w:vertAlign w:val="superscript"/>
          <w:lang w:val="en-GB"/>
        </w:rPr>
        <w:t>15</w:t>
      </w:r>
      <w:r w:rsidR="005F5032">
        <w:fldChar w:fldCharType="end"/>
      </w:r>
      <w:r w:rsidR="00EA34FE">
        <w:t>, t</w:t>
      </w:r>
      <w:r w:rsidR="00A26E79">
        <w:t xml:space="preserve">he </w:t>
      </w:r>
      <w:r w:rsidR="00EB2923">
        <w:t xml:space="preserve">size-distribution </w:t>
      </w:r>
      <w:r w:rsidR="00A26E79">
        <w:t>within a population thus matters for its dynamics under warming</w:t>
      </w:r>
      <w:r w:rsidR="001B1A85">
        <w:t xml:space="preserve">, </w:t>
      </w:r>
    </w:p>
    <w:p w14:paraId="00000024" w14:textId="74995068" w:rsidR="00037DE8"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F42173">
        <w:instrText xml:space="preserve"> ADDIN ZOTERO_ITEM CSL_CITATION {"citationID":"RBnFM4H5","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F42173" w:rsidRPr="00F42173">
        <w:rPr>
          <w:vertAlign w:val="superscript"/>
          <w:lang w:val="en-GB"/>
        </w:rPr>
        <w:t>16</w:t>
      </w:r>
      <w:r w:rsidR="000939B7">
        <w:fldChar w:fldCharType="end"/>
      </w:r>
      <w:r w:rsidR="00CE5D77">
        <w:t>.</w:t>
      </w:r>
      <w:r w:rsidR="00162BD5">
        <w:t xml:space="preserve"> </w:t>
      </w:r>
      <w:r w:rsidR="002E2325">
        <w:t xml:space="preserve">It is often described in terms of the </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F42173">
        <w:instrText xml:space="preserve"> ADDIN ZOTERO_ITEM CSL_CITATION {"citationID":"KYlritFq","properties":{"formattedCitation":"\\super 16\\uc0\\u8211{}18\\nosupersub{}","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F42173" w:rsidRPr="00F42173">
        <w:rPr>
          <w:vertAlign w:val="superscript"/>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F42173">
        <w:instrText xml:space="preserve"> ADDIN ZOTERO_ITEM CSL_CITATION {"citationID":"DnVZ3BfM","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F42173" w:rsidRPr="00F42173">
        <w:rPr>
          <w:vertAlign w:val="superscript"/>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F42173">
        <w:instrText xml:space="preserve"> ADDIN ZOTERO_ITEM CSL_CITATION {"citationID":"kRxFvhaf","properties":{"formattedCitation":"\\super 10,19\\nosupersub{}","plainCitation":"10,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F42173" w:rsidRPr="00F42173">
        <w:rPr>
          <w:vertAlign w:val="superscript"/>
          <w:lang w:val="en-GB"/>
        </w:rPr>
        <w:t>10,19</w:t>
      </w:r>
      <w:r w:rsidR="00C81606">
        <w:fldChar w:fldCharType="end"/>
      </w:r>
      <w:r w:rsidRPr="00F064B1">
        <w:t xml:space="preserve">. </w:t>
      </w:r>
      <w:r>
        <w:t>Despite its rich theoretical foundation</w:t>
      </w:r>
      <w:r w:rsidR="004C1890">
        <w:fldChar w:fldCharType="begin"/>
      </w:r>
      <w:r w:rsidR="00F42173">
        <w:instrText xml:space="preserve"> ADDIN ZOTERO_ITEM CSL_CITATION {"citationID":"C6w1OF7P","properties":{"formattedCitation":"\\super 20\\nosupersub{}","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F42173" w:rsidRPr="00F42173">
        <w:rPr>
          <w:vertAlign w:val="superscript"/>
          <w:lang w:val="en-GB"/>
        </w:rPr>
        <w:t>20</w:t>
      </w:r>
      <w:r w:rsidR="004C1890">
        <w:fldChar w:fldCharType="end"/>
      </w:r>
      <w:r>
        <w:t xml:space="preserve"> and usefulness as an ecological indicator</w:t>
      </w:r>
      <w:r w:rsidR="00CE5D77">
        <w:fldChar w:fldCharType="begin"/>
      </w:r>
      <w:r w:rsidR="00F42173">
        <w:instrText xml:space="preserve"> ADDIN ZOTERO_ITEM CSL_CITATION {"citationID":"1SD1E9GB","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F42173" w:rsidRPr="00F42173">
        <w:rPr>
          <w:vertAlign w:val="superscript"/>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F42173">
        <w:instrText xml:space="preserve"> ADDIN ZOTERO_ITEM CSL_CITATION {"citationID":"isTnpUqW","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F42173" w:rsidRPr="00F42173">
        <w:rPr>
          <w:vertAlign w:val="superscript"/>
          <w:lang w:val="en-GB"/>
        </w:rPr>
        <w:t>21</w:t>
      </w:r>
      <w:r w:rsidR="00342B54">
        <w:fldChar w:fldCharType="end"/>
      </w:r>
      <w:r>
        <w:t xml:space="preserve">). </w:t>
      </w:r>
      <w:r w:rsidR="008F4827">
        <w:t>T</w:t>
      </w:r>
      <w:r>
        <w:t>he</w:t>
      </w:r>
      <w:r w:rsidR="008F4827">
        <w:t>re are</w:t>
      </w:r>
      <w:r>
        <w:t xml:space="preserve"> numerous </w:t>
      </w:r>
      <w:r w:rsidR="0080056B">
        <w:t xml:space="preserve">paths </w:t>
      </w:r>
      <w:r>
        <w:t>by which the species size-spectrum could change with warming</w:t>
      </w:r>
      <w:r w:rsidR="007C4BF0">
        <w:fldChar w:fldCharType="begin"/>
      </w:r>
      <w:r w:rsidR="00F42173">
        <w:instrText xml:space="preserve"> ADDIN ZOTERO_ITEM CSL_CITATION {"citationID":"BfPU0IQ4","properties":{"formattedCitation":"\\super 19\\nosupersub{}","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F42173" w:rsidRPr="00F42173">
        <w:rPr>
          <w:vertAlign w:val="superscript"/>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 xml:space="preserve">truncates the age-distribution towards </w:t>
      </w:r>
      <w:r>
        <w:lastRenderedPageBreak/>
        <w:t>younger individuals</w:t>
      </w:r>
      <w:r w:rsidR="00202178">
        <w:fldChar w:fldCharType="begin"/>
      </w:r>
      <w:r w:rsidR="00F42173">
        <w:instrText xml:space="preserve"> ADDIN ZOTERO_ITEM CSL_CITATION {"citationID":"zoD3z8zo","properties":{"formattedCitation":"\\super 22\\nosupersub{}","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F42173" w:rsidRPr="00F42173">
        <w:rPr>
          <w:vertAlign w:val="superscript"/>
          <w:lang w:val="en-GB"/>
        </w:rPr>
        <w:t>22</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r w:rsidR="00755F9D">
        <w:fldChar w:fldCharType="begin"/>
      </w:r>
      <w:r w:rsidR="00F42173">
        <w:instrText xml:space="preserve"> ADDIN ZOTERO_ITEM CSL_CITATION {"citationID":"d0ikfDnv","properties":{"formattedCitation":"\\super 23,24\\nosupersub{}","plainCitation":"23,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F42173" w:rsidRPr="00F42173">
        <w:rPr>
          <w:vertAlign w:val="superscript"/>
          <w:lang w:val="en-GB"/>
        </w:rPr>
        <w:t>23,24</w:t>
      </w:r>
      <w:r w:rsidR="00755F9D">
        <w:fldChar w:fldCharType="end"/>
      </w:r>
      <w:r>
        <w:t xml:space="preserve">. </w:t>
      </w:r>
      <w:r w:rsidR="008F4827">
        <w:t xml:space="preserve">Growth rates can increase due to physiological responses to higher temperatures, or reduced density-dependence following warming-induced mortality, or both. </w:t>
      </w:r>
      <w:r>
        <w:t>Hence, the effect of warming on the size-spectrum depends on several interlinked processes affecting abundance-at-size and size-at-age.</w:t>
      </w:r>
      <w:r w:rsidR="00A21F67">
        <w:t xml:space="preserve"> Yet, while warming effects on ectotherm body growth ha</w:t>
      </w:r>
      <w:r w:rsidR="003E5359">
        <w:t>ve</w:t>
      </w:r>
      <w:r w:rsidR="00A21F67">
        <w:t xml:space="preserve"> been thoroughly studied</w:t>
      </w:r>
      <w:r w:rsidR="00F064B1">
        <w:fldChar w:fldCharType="begin"/>
      </w:r>
      <w:r w:rsidR="00F42173">
        <w:instrText xml:space="preserve"> ADDIN ZOTERO_ITEM CSL_CITATION {"citationID":"4AMH0ShM","properties":{"formattedCitation":"\\super 6,24,25\\nosupersub{}","plainCitation":"6,24,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965,"uris":["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064B1">
        <w:fldChar w:fldCharType="separate"/>
      </w:r>
      <w:r w:rsidR="00F42173" w:rsidRPr="00F42173">
        <w:rPr>
          <w:vertAlign w:val="superscript"/>
          <w:lang w:val="en-GB"/>
        </w:rPr>
        <w:t>6,24,25</w:t>
      </w:r>
      <w:r w:rsidR="00F064B1">
        <w:fldChar w:fldCharType="end"/>
      </w:r>
      <w:r w:rsidR="00A21F67">
        <w:t>, those on mortality in wild populations have not</w:t>
      </w:r>
      <w:r w:rsidR="00E81E29">
        <w:t xml:space="preserve"> to the same extent</w:t>
      </w:r>
      <w:r w:rsidR="00A21F67">
        <w:t>, nor their joint consequences for population size-spectra in warming environments.</w:t>
      </w:r>
    </w:p>
    <w:p w14:paraId="00000025" w14:textId="7BC7B741" w:rsidR="00037DE8" w:rsidRDefault="008F4827">
      <w:pPr>
        <w:spacing w:line="480" w:lineRule="auto"/>
        <w:ind w:firstLine="284"/>
        <w:jc w:val="both"/>
      </w:pPr>
      <w:r>
        <w:t>W</w:t>
      </w:r>
      <w:r w:rsidR="001B1A85">
        <w:t>e use</w:t>
      </w:r>
      <w:r>
        <w:t>d</w:t>
      </w:r>
      <w:r w:rsidR="001B1A85">
        <w:t xml:space="preserve"> data from </w:t>
      </w:r>
      <w:r w:rsidR="00A21F67">
        <w:t xml:space="preserve">a </w:t>
      </w:r>
      <w:r w:rsidR="001B1A85">
        <w:t>unique</w:t>
      </w:r>
      <w:r w:rsidR="007E4429">
        <w:t xml:space="preserve">, </w:t>
      </w:r>
      <w:r w:rsidR="001B1A85">
        <w:t>large-scale</w:t>
      </w:r>
      <w:r>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r w:rsidR="00100F78">
        <w:t>(‘</w:t>
      </w:r>
      <w:r w:rsidR="00320473">
        <w:t xml:space="preserve">heated </w:t>
      </w:r>
      <w:r w:rsidR="00100F78">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7E62BA">
      <w:pPr>
        <w:spacing w:line="480" w:lineRule="auto"/>
        <w:jc w:val="both"/>
        <w:rPr>
          <w:sz w:val="28"/>
          <w:szCs w:val="28"/>
        </w:rPr>
      </w:pPr>
      <w:sdt>
        <w:sdtPr>
          <w:tag w:val="goog_rdk_13"/>
          <w:id w:val="247478690"/>
        </w:sdtPr>
        <w:sdtEndPr/>
        <w:sdtContent/>
      </w:sdt>
      <w:sdt>
        <w:sdtPr>
          <w:tag w:val="goog_rdk_14"/>
          <w:id w:val="1100213546"/>
        </w:sdtPr>
        <w:sdtEndPr/>
        <w:sdtContent/>
      </w:sdt>
      <w:r w:rsidR="001B1A85">
        <w:rPr>
          <w:sz w:val="28"/>
          <w:szCs w:val="28"/>
        </w:rPr>
        <w:t>Results</w:t>
      </w:r>
    </w:p>
    <w:p w14:paraId="00000028" w14:textId="41AC7422"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lastRenderedPageBreak/>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r w:rsidR="003A3F81">
        <w:t>27</w:t>
      </w:r>
      <w:r w:rsidR="00C126A5">
        <w:t xml:space="preserve">% </w:t>
      </w:r>
      <w:r w:rsidR="009C5925">
        <w:t>larger growth coefficient</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p>
    <w:p w14:paraId="00000029" w14:textId="3DE1E4A9"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that the decline in growth with length was steeper in the </w:t>
      </w:r>
      <w:r w:rsidR="00721680">
        <w:t>reference</w:t>
      </w:r>
      <w:r w:rsidR="00721680" w:rsidDel="00721680">
        <w:t xml:space="preserve"> </w:t>
      </w:r>
      <w:r>
        <w:t>area</w:t>
      </w:r>
      <w:r w:rsidR="0032100D">
        <w:t xml:space="preserve"> (Fig. 3)</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stronger support for differences in growth parameters between the areas (Fig. 3).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proofErr w:type="gramStart"/>
      <w:r w:rsidR="0032100D" w:rsidRPr="00B41B40">
        <w:rPr>
          <w:rFonts w:ascii="Cambria Math" w:hAnsi="Cambria Math"/>
          <w:i/>
        </w:rPr>
        <w:t>θ</w:t>
      </w:r>
      <w:r>
        <w:t xml:space="preserve"> </w:t>
      </w:r>
      <w:r w:rsidR="009B06EB">
        <w:t xml:space="preserve"> </w:t>
      </w:r>
      <w:r>
        <w:t>both</w:t>
      </w:r>
      <w:proofErr w:type="gramEnd"/>
      <w:r>
        <w:t xml:space="preserve"> only had 0.3% of the density below 0</w:t>
      </w:r>
      <w:r w:rsidR="009B06EB">
        <w:t xml:space="preserve"> (Fig. 3C, E), indicating </w:t>
      </w:r>
      <w:r w:rsidR="00796AE9">
        <w:t>high probability that growth rates have differentiated</w:t>
      </w:r>
      <w:r w:rsidR="00CD50EA">
        <w:t xml:space="preserve"> between the heated and reference area</w:t>
      </w:r>
      <w:r>
        <w:t xml:space="preserve">. </w:t>
      </w:r>
    </w:p>
    <w:p w14:paraId="0000002A" w14:textId="3EFA0721"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4).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4C).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8,0.69]</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65963A5E" w:rsidR="00037DE8" w:rsidRDefault="001B1A85">
      <w:pPr>
        <w:spacing w:line="480" w:lineRule="auto"/>
        <w:ind w:firstLine="284"/>
        <w:jc w:val="both"/>
      </w:pPr>
      <w:r>
        <w:lastRenderedPageBreak/>
        <w:t>Lastly, analysis of the size-structure</w:t>
      </w:r>
      <w:r w:rsidR="004D703A">
        <w:t xml:space="preserve"> in the two areas </w:t>
      </w:r>
      <w:r>
        <w:t xml:space="preserve">revealed that the faster growth rates for </w:t>
      </w:r>
      <w:r w:rsidR="00C70D21">
        <w:t xml:space="preserve">fish of </w:t>
      </w:r>
      <w:r>
        <w:t>all sizes</w:t>
      </w:r>
      <w:r w:rsidR="000D3DA3">
        <w:t xml:space="preserve">, which </w:t>
      </w:r>
      <w:r>
        <w:t>lead to a larger size-at-age</w:t>
      </w:r>
      <w:r w:rsidR="000D3DA3">
        <w:t>,</w:t>
      </w:r>
      <w:r>
        <w:t xml:space="preserve"> outweigh the higher mortality rates in the </w:t>
      </w:r>
      <w:r w:rsidR="00320473">
        <w:t>heated</w:t>
      </w:r>
      <w:r w:rsidR="00320473" w:rsidDel="00320473">
        <w:t xml:space="preserve"> </w:t>
      </w:r>
      <w:r>
        <w:t>area</w:t>
      </w:r>
      <w:r w:rsidR="00C70D21">
        <w:t xml:space="preserve">, such that the size-spectrum </w:t>
      </w:r>
      <w:r w:rsidR="00354D76">
        <w:t xml:space="preserve">exponent </w:t>
      </w:r>
      <w:r w:rsidR="00C70D21">
        <w:t xml:space="preserve">is </w:t>
      </w:r>
      <w:r w:rsidR="00E57AAC">
        <w:t xml:space="preserve">larger </w:t>
      </w:r>
      <w:r w:rsidR="00CD50EA">
        <w:t>in the heated area</w:t>
      </w:r>
      <w:r w:rsidR="00A522EC">
        <w:t xml:space="preserve"> </w:t>
      </w:r>
      <w:r w:rsidR="00C70D21">
        <w:t xml:space="preserve">(Fig. 5A). </w:t>
      </w:r>
      <w:r w:rsidR="004F6D6E">
        <w:t xml:space="preserve">However, in contrast to the results on size-at-age, growth and mortality, the differentiation is not as strong statistically, as the 95% confidence intervals overlap. </w:t>
      </w:r>
      <w:r w:rsidR="00E724AE">
        <w:t xml:space="preserve">That said, </w:t>
      </w:r>
      <w:r w:rsidR="001818DE">
        <w:t>b</w:t>
      </w:r>
      <w:r w:rsidR="002C7E4D">
        <w:t>ecause of</w:t>
      </w:r>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EndPr/>
        <w:sdtContent>
          <w:r>
            <w:t>has</w:t>
          </w:r>
        </w:sdtContent>
      </w:sdt>
      <w:sdt>
        <w:sdtPr>
          <w:tag w:val="goog_rdk_22"/>
          <w:id w:val="-1759354473"/>
          <w:showingPlcHdr/>
        </w:sdtPr>
        <w:sdtEndPr/>
        <w:sdtContent>
          <w:r w:rsidR="003B69A1">
            <w:t xml:space="preserve">     </w:t>
          </w:r>
        </w:sdtContent>
      </w:sdt>
      <w:r>
        <w:t xml:space="preserve"> the largest individuals an</w:t>
      </w:r>
      <w:r w:rsidR="00354CF6">
        <w:t>d an</w:t>
      </w:r>
      <w:r>
        <w:t xml:space="preserve"> overall larger proportion of large individuals (Fig. </w:t>
      </w:r>
      <w:r w:rsidR="002C7E4D">
        <w:t>5C</w:t>
      </w:r>
      <w:r>
        <w:t xml:space="preserve">). </w:t>
      </w:r>
    </w:p>
    <w:p w14:paraId="0000002C" w14:textId="77777777" w:rsidR="00037DE8" w:rsidRDefault="00037DE8">
      <w:pPr>
        <w:spacing w:line="480" w:lineRule="auto"/>
        <w:ind w:firstLine="284"/>
        <w:jc w:val="both"/>
      </w:pPr>
    </w:p>
    <w:p w14:paraId="0000002D" w14:textId="77777777" w:rsidR="00037DE8" w:rsidRDefault="007E62BA">
      <w:pPr>
        <w:spacing w:line="480" w:lineRule="auto"/>
        <w:jc w:val="both"/>
        <w:rPr>
          <w:sz w:val="28"/>
          <w:szCs w:val="28"/>
        </w:rPr>
      </w:pPr>
      <w:sdt>
        <w:sdtPr>
          <w:tag w:val="goog_rdk_23"/>
          <w:id w:val="-2108262415"/>
        </w:sdtPr>
        <w:sdtEndPr/>
        <w:sdtContent/>
      </w:sdt>
      <w:sdt>
        <w:sdtPr>
          <w:tag w:val="goog_rdk_24"/>
          <w:id w:val="-1285574110"/>
        </w:sdtPr>
        <w:sdtEndPr/>
        <w:sdtContent/>
      </w:sdt>
      <w:sdt>
        <w:sdtPr>
          <w:tag w:val="goog_rdk_25"/>
          <w:id w:val="727271571"/>
        </w:sdtPr>
        <w:sdtEndPr/>
        <w:sdtContent/>
      </w:sdt>
      <w:r w:rsidR="001B1A85">
        <w:rPr>
          <w:sz w:val="28"/>
          <w:szCs w:val="28"/>
        </w:rPr>
        <w:t>Discussion</w:t>
      </w:r>
    </w:p>
    <w:p w14:paraId="1BCACCE1" w14:textId="0F717C3B"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 xml:space="preserve">much shorter and </w:t>
      </w:r>
      <w:r w:rsidR="001D3E57">
        <w:t xml:space="preserve">long time series exist mainly for </w:t>
      </w:r>
      <w:r>
        <w:t xml:space="preserve">commercially exploited fish species (and 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1D3E57">
        <w:fldChar w:fldCharType="begin"/>
      </w:r>
      <w:r w:rsidR="00F42173">
        <w:instrText xml:space="preserve"> ADDIN ZOTERO_ITEM CSL_CITATION {"citationID":"1lmeHxYy","properties":{"formattedCitation":"\\super 26\\nosupersub{}","plainCitation":"26","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1D3E57">
        <w:fldChar w:fldCharType="separate"/>
      </w:r>
      <w:r w:rsidR="00F42173" w:rsidRPr="00F42173">
        <w:rPr>
          <w:vertAlign w:val="superscript"/>
          <w:lang w:val="en-GB"/>
        </w:rPr>
        <w:t>26</w:t>
      </w:r>
      <w:r w:rsidR="001D3E57">
        <w:fldChar w:fldCharType="end"/>
      </w:r>
      <w:r>
        <w:t xml:space="preserve">. </w:t>
      </w:r>
      <w:r w:rsidR="00B70C58">
        <w:t xml:space="preserve">While factors other than temperature could have contributed to the 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F42173">
        <w:instrText xml:space="preserve"> ADDIN ZOTERO_ITEM CSL_CITATION {"citationID":"BzHIy7G7","properties":{"formattedCitation":"\\super 27\\nosupersub{}","plainCitation":"27","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F42173" w:rsidRPr="00F42173">
        <w:rPr>
          <w:vertAlign w:val="superscript"/>
          <w:lang w:val="en-GB"/>
        </w:rPr>
        <w:t>27</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6739000C"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F42173">
        <w:instrText xml:space="preserve"> ADDIN ZOTERO_ITEM CSL_CITATION {"citationID":"PmaFCzJD","properties":{"formattedCitation":"\\super 5,28\\nosupersub{}","plainCitation":"5,28","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F42173" w:rsidRPr="00F42173">
        <w:rPr>
          <w:vertAlign w:val="superscript"/>
          <w:lang w:val="en-GB"/>
        </w:rPr>
        <w:t>5,28</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Atkinson</w:t>
      </w:r>
      <w:r w:rsidR="00CE2390">
        <w:fldChar w:fldCharType="begin"/>
      </w:r>
      <w:r w:rsidR="00F42173">
        <w:instrText xml:space="preserve"> ADDIN ZOTERO_ITEM CSL_CITATION {"citationID":"xwMVDMtY","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F42173" w:rsidRPr="00F42173">
        <w:rPr>
          <w:vertAlign w:val="superscript"/>
          <w:lang w:val="en-GB"/>
        </w:rPr>
        <w:t>6</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r w:rsidR="0016529A">
        <w:t>S</w:t>
      </w:r>
      <w:r w:rsidR="001B1A85">
        <w:t xml:space="preserve">ince optimum growth </w:t>
      </w:r>
      <w:r w:rsidR="001B1A85">
        <w:lastRenderedPageBreak/>
        <w:t>temperatures decline with size within species generally under food satiation in experimental studies</w:t>
      </w:r>
      <w:r w:rsidR="005749EF">
        <w:fldChar w:fldCharType="begin"/>
      </w:r>
      <w:r w:rsidR="00F42173">
        <w:instrText xml:space="preserve"> ADDIN ZOTERO_ITEM CSL_CITATION {"citationID":"d5BPYTXw","properties":{"formattedCitation":"\\super 24\\nosupersub{}","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F42173" w:rsidRPr="00F42173">
        <w:rPr>
          <w:vertAlign w:val="superscript"/>
          <w:lang w:val="en-GB"/>
        </w:rPr>
        <w:t>24</w:t>
      </w:r>
      <w:r w:rsidR="005749EF">
        <w:fldChar w:fldCharType="end"/>
      </w:r>
      <w:r w:rsidR="001B1A85">
        <w:t xml:space="preserve">, the finding that </w:t>
      </w:r>
      <w:r w:rsidR="00310356">
        <w:t>the</w:t>
      </w:r>
      <w:r w:rsidR="001A2E99">
        <w:t xml:space="preserve"> largest</w:t>
      </w:r>
      <w:r w:rsidR="00310356">
        <w:t xml:space="preserve"> asymptotic size and </w:t>
      </w:r>
      <w:r w:rsidR="001B1A85">
        <w:t xml:space="preserve">the largest </w:t>
      </w:r>
      <w:r w:rsidR="001B1A85" w:rsidRPr="001D3E57">
        <w:t xml:space="preserve">individuals </w:t>
      </w:r>
      <w:r w:rsidR="00271130" w:rsidRPr="001D3E57">
        <w:t xml:space="preserve">were found in </w:t>
      </w:r>
      <w:r w:rsidR="001B1A85" w:rsidRPr="001D3E57">
        <w:t xml:space="preserve">the </w:t>
      </w:r>
      <w:r w:rsidR="00320473" w:rsidRPr="001D3E57">
        <w:t>heated</w:t>
      </w:r>
      <w:r w:rsidR="00320473" w:rsidRPr="001D3E57" w:rsidDel="00320473">
        <w:t xml:space="preserve"> </w:t>
      </w:r>
      <w:r w:rsidR="001B1A85" w:rsidRPr="001D3E57">
        <w:t>area was unexpected.</w:t>
      </w:r>
      <w:r w:rsidR="0016529A" w:rsidRPr="001D3E57">
        <w:t xml:space="preserve"> </w:t>
      </w:r>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F42173">
        <w:instrText xml:space="preserve"> ADDIN ZOTERO_ITEM CSL_CITATION {"citationID":"QOqVuhv5","properties":{"formattedCitation":"\\super 29\\nosupersub{}","plainCitation":"29","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F42173" w:rsidRPr="00F42173">
        <w:rPr>
          <w:vertAlign w:val="superscript"/>
          <w:lang w:val="en-GB"/>
        </w:rPr>
        <w:t>29</w:t>
      </w:r>
      <w:r w:rsidR="007C2531" w:rsidRPr="001D3E57">
        <w:fldChar w:fldCharType="end"/>
      </w:r>
      <w:r w:rsidR="00FB33F8" w:rsidRPr="001D3E57">
        <w:t xml:space="preserve">. </w:t>
      </w:r>
      <w:r w:rsidR="0016529A" w:rsidRPr="001D3E57">
        <w:t>Our 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F42173">
        <w:instrText xml:space="preserve"> ADDIN ZOTERO_ITEM CSL_CITATION {"citationID":"zciBLpkK","properties":{"formattedCitation":"\\super 30\\nosupersub{}","plainCitation":"30","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F42173" w:rsidRPr="00F42173">
        <w:rPr>
          <w:vertAlign w:val="superscript"/>
          <w:lang w:val="en-GB"/>
        </w:rPr>
        <w:t>30</w:t>
      </w:r>
      <w:r w:rsidR="000B6084" w:rsidRPr="001D3E57">
        <w:fldChar w:fldCharType="end"/>
      </w:r>
      <w:r w:rsidR="005503A6" w:rsidRPr="001D3E57">
        <w:t>.</w:t>
      </w:r>
      <w:r w:rsidR="007B3E32" w:rsidRPr="001D3E57">
        <w:t xml:space="preserve"> Moreover, </w:t>
      </w:r>
      <w:r w:rsidR="006A31B6" w:rsidRPr="001D3E57">
        <w:t>it also highlights that we need to focus</w:t>
      </w:r>
      <w:r w:rsidR="001A2E99">
        <w:t xml:space="preserve"> on</w:t>
      </w:r>
      <w:r w:rsidR="001D3E57">
        <w:t xml:space="preserve"> </w:t>
      </w:r>
      <w:r w:rsidR="001A2E99">
        <w:t xml:space="preserve">gaining </w:t>
      </w:r>
      <w:r w:rsidR="001D3E57">
        <w:t xml:space="preserve">understanding to what extent </w:t>
      </w:r>
      <w:r w:rsidR="003E5047">
        <w:t xml:space="preserve">the </w:t>
      </w:r>
      <w:r w:rsidR="001D3E57">
        <w:t>large</w:t>
      </w:r>
      <w:r w:rsidR="003E5047">
        <w:t>r</w:t>
      </w:r>
      <w:r w:rsidR="001D3E57">
        <w:t xml:space="preserve"> size-at-age </w:t>
      </w:r>
      <w:r w:rsidR="003E5047">
        <w:t xml:space="preserve">for juveniles in warm environments that is commonly observed can be </w:t>
      </w:r>
      <w:r w:rsidR="001D3E57">
        <w:t>maintained</w:t>
      </w:r>
      <w:r w:rsidR="003E5047">
        <w:t xml:space="preserve"> as they grow older.</w:t>
      </w:r>
    </w:p>
    <w:p w14:paraId="0000002F" w14:textId="1FD829F4" w:rsidR="00037DE8"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BB5C9B">
        <w:fldChar w:fldCharType="begin"/>
      </w:r>
      <w:r w:rsidR="00BB5C9B">
        <w:instrText xml:space="preserve"> ADDIN ZOTERO_ITEM CSL_CITATION {"citationID":"AJ3txIph","properties":{"formattedCitation":"\\super 11,31,32\\nosupersub{}","plainCitation":"11,31,32","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BB5C9B" w:rsidRPr="00BB5C9B">
        <w:rPr>
          <w:vertAlign w:val="superscript"/>
          <w:lang w:val="en-GB"/>
        </w:rPr>
        <w:t>11,31,32</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795B8A" w:rsidRPr="003339F5">
        <w:instrText xml:space="preserve"> ADDIN ZOTERO_ITEM CSL_CITATION {"citationID":"7lFCdhMf","properties":{"formattedCitation":"\\super 12,14,33\\nosupersub{}","plainCitation":"12,14,3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795B8A" w:rsidRPr="003339F5">
        <w:rPr>
          <w:vertAlign w:val="superscript"/>
          <w:lang w:val="en-GB"/>
        </w:rPr>
        <w:t>12,14,33</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795B8A" w:rsidRPr="003339F5">
        <w:instrText xml:space="preserve"> ADDIN ZOTERO_ITEM CSL_CITATION {"citationID":"oFin1NVF","properties":{"formattedCitation":"\\super 12,13,34\\nosupersub{}","plainCitation":"12,13,3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795B8A" w:rsidRPr="003339F5">
        <w:rPr>
          <w:vertAlign w:val="superscript"/>
          <w:lang w:val="en-GB"/>
        </w:rPr>
        <w:t>12,13,34</w:t>
      </w:r>
      <w:r w:rsidR="00E65AA0" w:rsidRPr="003339F5">
        <w:fldChar w:fldCharType="end"/>
      </w:r>
      <w:r w:rsidR="00674349" w:rsidRPr="003339F5">
        <w:t xml:space="preserve"> (but see</w:t>
      </w:r>
      <w:r w:rsidR="00795B8A" w:rsidRPr="003339F5">
        <w:fldChar w:fldCharType="begin"/>
      </w:r>
      <w:r w:rsidR="00795B8A" w:rsidRPr="003339F5">
        <w:instrText xml:space="preserve"> ADDIN ZOTERO_ITEM CSL_CITATION {"citationID":"EihJ0glL","properties":{"formattedCitation":"\\super 33,35\\nosupersub{}","plainCitation":"33,35","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795B8A" w:rsidRPr="003339F5">
        <w:rPr>
          <w:vertAlign w:val="superscript"/>
          <w:lang w:val="en-GB"/>
        </w:rPr>
        <w:t>33,35</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proofErr w:type="gramStart"/>
      <w:r w:rsidR="002B6F53">
        <w:t>thus</w:t>
      </w:r>
      <w:proofErr w:type="gramEnd"/>
      <w:r w:rsidR="002B6F53">
        <w:t xml:space="preserve">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Since </w:t>
      </w:r>
      <w:r w:rsidR="00741298" w:rsidRPr="003339F5">
        <w:t>a</w:t>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471580" w:rsidRPr="003339F5">
        <w:instrText xml:space="preserve"> ADDIN ZOTERO_ITEM CSL_CITATION {"citationID":"dO8ZtLve","properties":{"formattedCitation":"\\super 36,37\\nosupersub{}","plainCitation":"36,37","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471580" w:rsidRPr="003339F5">
        <w:rPr>
          <w:vertAlign w:val="superscript"/>
          <w:lang w:val="en-GB"/>
        </w:rPr>
        <w:t>36,37</w:t>
      </w:r>
      <w:r w:rsidR="00471580" w:rsidRPr="003339F5">
        <w:fldChar w:fldCharType="end"/>
      </w:r>
      <w:r w:rsidR="00DA2A76">
        <w:t>, within-species mortality responses to warming need further stud</w:t>
      </w:r>
      <w:r w:rsidR="00740D36">
        <w:t>y</w:t>
      </w:r>
      <w:r w:rsidR="001B1A85" w:rsidRPr="001D76A0">
        <w:t xml:space="preserve">. </w:t>
      </w:r>
      <w:r w:rsidR="00303E9A">
        <w:t>I</w:t>
      </w:r>
      <w:r w:rsidR="00740D36">
        <w:t>mportantly, this</w:t>
      </w:r>
      <w:r w:rsidR="00303E9A">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 xml:space="preserve">In conclusion, understanding how the size- and age-distribution change rather than the mean size is critical </w:t>
      </w:r>
      <w:r w:rsidR="00997513" w:rsidRPr="001D76A0">
        <w:lastRenderedPageBreak/>
        <w:t xml:space="preserve">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471580">
        <w:instrText xml:space="preserve"> ADDIN ZOTERO_ITEM CSL_CITATION {"citationID":"Og9F5ywb","properties":{"formattedCitation":"\\super 7,30,38\\nosupersub{}","plainCitation":"7,30,38","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471580" w:rsidRPr="00471580">
        <w:rPr>
          <w:vertAlign w:val="superscript"/>
          <w:lang w:val="en-GB"/>
        </w:rPr>
        <w:t>7,30,38</w:t>
      </w:r>
      <w:r w:rsidR="001D76A0">
        <w:fldChar w:fldCharType="end"/>
      </w:r>
      <w:r w:rsidR="00997513" w:rsidRPr="00F42173">
        <w:t xml:space="preserve">. </w:t>
      </w:r>
      <w:r w:rsidR="00997513" w:rsidRPr="001D76A0">
        <w:t xml:space="preserve">K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r>
        <w:rPr>
          <w:sz w:val="28"/>
          <w:szCs w:val="28"/>
        </w:rPr>
        <w:t>Materials and Methods</w:t>
      </w:r>
    </w:p>
    <w:p w14:paraId="00000032" w14:textId="77777777" w:rsidR="00037DE8" w:rsidRDefault="001B1A85">
      <w:pPr>
        <w:spacing w:line="480" w:lineRule="auto"/>
        <w:jc w:val="both"/>
        <w:rPr>
          <w:i/>
        </w:rPr>
      </w:pPr>
      <w:r>
        <w:rPr>
          <w:i/>
        </w:rPr>
        <w:t>Data</w:t>
      </w:r>
    </w:p>
    <w:p w14:paraId="00000033" w14:textId="4D6C5C17" w:rsidR="00037DE8" w:rsidRDefault="001B1A85">
      <w:pPr>
        <w:spacing w:line="480" w:lineRule="auto"/>
        <w:jc w:val="both"/>
      </w:pPr>
      <w:r>
        <w:t xml:space="preserve">We use </w:t>
      </w:r>
      <w:r w:rsidR="007F5B61">
        <w:t>size-at-age</w:t>
      </w:r>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t>)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471580">
        <w:instrText xml:space="preserve"> ADDIN ZOTERO_ITEM CSL_CITATION {"citationID":"zrewKaDq","properties":{"formattedCitation":"\\super 39,40\\nosupersub{}","plainCitation":"39,40","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471580" w:rsidRPr="00471580">
        <w:rPr>
          <w:vertAlign w:val="superscript"/>
          <w:lang w:val="en-GB"/>
        </w:rPr>
        <w:t>39,40</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471580">
        <w:instrText xml:space="preserve"> ADDIN ZOTERO_ITEM CSL_CITATION {"citationID":"DWILbFiR","properties":{"formattedCitation":"\\super 41\\nosupersub{}","plainCitation":"41","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471580" w:rsidRPr="00471580">
        <w:rPr>
          <w:vertAlign w:val="superscript"/>
          <w:lang w:val="en-GB"/>
        </w:rPr>
        <w:t>41</w:t>
      </w:r>
      <w:r w:rsidR="00A87E2A">
        <w:fldChar w:fldCharType="end"/>
      </w:r>
      <w:r>
        <w:t xml:space="preserve">. However, since the grid removal in 2004, fish growing up in the </w:t>
      </w:r>
      <w:r w:rsidR="00E0077A">
        <w:t xml:space="preserve">heated </w:t>
      </w:r>
      <w:r>
        <w:t>Biotest lake can easily swim out, meaning we cannot be sure fish in the reference area did not recently arrive from the Biotest lake. Hence, we use data up until</w:t>
      </w:r>
      <w:r w:rsidR="00E0077A">
        <w:t xml:space="preserve"> </w:t>
      </w:r>
      <w:r>
        <w:t xml:space="preserve">2003.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5115AB62"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471580">
        <w:instrText xml:space="preserve"> ADDIN ZOTERO_ITEM CSL_CITATION {"citationID":"jf9k0zeu","properties":{"formattedCitation":"\\super 40\\nosupersub{}","plainCitation":"40","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471580" w:rsidRPr="00471580">
        <w:rPr>
          <w:vertAlign w:val="superscript"/>
          <w:lang w:val="en-GB"/>
        </w:rPr>
        <w:t>40</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w:t>
      </w:r>
      <w:r>
        <w:lastRenderedPageBreak/>
        <w:t xml:space="preserve">clogging by drifting algae) were removed (years 1996 and 1999 from the </w:t>
      </w:r>
      <w:r w:rsidR="00320473">
        <w:t>heated</w:t>
      </w:r>
      <w:r w:rsidR="00320473" w:rsidDel="00320473">
        <w:t xml:space="preserve"> </w:t>
      </w:r>
      <w:r>
        <w:t xml:space="preserve">area in the catch data). </w:t>
      </w:r>
    </w:p>
    <w:p w14:paraId="33B6E5DD" w14:textId="47245AD4" w:rsidR="004350D2" w:rsidRDefault="00C1116D" w:rsidP="00CF1985">
      <w:pPr>
        <w:spacing w:line="480" w:lineRule="auto"/>
        <w:ind w:firstLine="284"/>
        <w:jc w:val="both"/>
      </w:pPr>
      <w:r>
        <w:t>L</w:t>
      </w:r>
      <w:r w:rsidR="001B1A85">
        <w:t xml:space="preserve">ength-at-age </w:t>
      </w:r>
      <w:r>
        <w:t xml:space="preserve">was </w:t>
      </w:r>
      <w:r w:rsidR="001B1A85">
        <w:t xml:space="preserve">reconstructed for a semi-random length-stratified subset of individuals each year. This was done using annuli rings on the operculum bones (with control counts done on otoliths), an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471580">
        <w:instrText xml:space="preserve"> ADDIN ZOTERO_ITEM CSL_CITATION {"citationID":"89Gx6Dc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471580" w:rsidRPr="00471580">
        <w:rPr>
          <w:vertAlign w:val="superscript"/>
          <w:lang w:val="en-GB"/>
        </w:rPr>
        <w:t>42</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rsidR="001B1A85">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471580">
        <w:instrText xml:space="preserve"> ADDIN ZOTERO_ITEM CSL_CITATION {"citationID":"pTQMGar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471580" w:rsidRPr="00471580">
        <w:rPr>
          <w:vertAlign w:val="superscript"/>
          <w:lang w:val="en-GB"/>
        </w:rPr>
        <w:t>42</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p>
    <w:p w14:paraId="00000037" w14:textId="45373948" w:rsidR="00037DE8" w:rsidRDefault="00037DE8" w:rsidP="00410AAA">
      <w:pPr>
        <w:spacing w:line="480" w:lineRule="auto"/>
        <w:ind w:firstLine="284"/>
        <w:jc w:val="both"/>
      </w:pP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58BD51E7" w:rsidR="00037DE8" w:rsidRDefault="001B1A85">
      <w:pPr>
        <w:spacing w:line="480" w:lineRule="auto"/>
        <w:ind w:firstLine="284"/>
        <w:jc w:val="both"/>
      </w:pPr>
      <w:r>
        <w:t xml:space="preserve">We fit the von Bertalanffy growth equation (VBGE) on a </w:t>
      </w:r>
      <m:oMath>
        <m:r>
          <w:rPr>
            <w:rFonts w:ascii="Cambria Math" w:eastAsia="Cambria Math" w:hAnsi="Cambria Math" w:cs="Cambria Math"/>
          </w:rPr>
          <m:t>log</m:t>
        </m:r>
      </m:oMath>
      <w:r>
        <w:t xml:space="preserve"> scale, describing length as a function of age to evalua</w:t>
      </w:r>
      <w:proofErr w:type="spellStart"/>
      <w:r>
        <w:t>te</w:t>
      </w:r>
      <w:proofErr w:type="spellEnd"/>
      <w:r>
        <w:t xml:space="preserve"> differences in size-at-age and asymptotic siz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 xml:space="preserve">catch as the response variables (i.e., not back-calculated length-at-age). This was to have a simpler model and not have to account for parameters varying within </w:t>
      </w:r>
      <w:r>
        <w:lastRenderedPageBreak/>
        <w:t>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471580">
        <w:instrText xml:space="preserve"> ADDIN ZOTERO_ITEM CSL_CITATION {"citationID":"d23uHfj2","properties":{"formattedCitation":"\\super 43\\nosupersub{}","plainCitation":"43","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471580" w:rsidRPr="00471580">
        <w:rPr>
          <w:vertAlign w:val="superscript"/>
          <w:lang w:val="en-GB"/>
        </w:rPr>
        <w:t>43</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7E62BA"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7E62BA"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7E62BA"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71FBF16B"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xml:space="preserve">. To aid convergence of this non-linear model, we used </w:t>
      </w:r>
      <w:r>
        <w:lastRenderedPageBreak/>
        <w:t>informative priors chosen after visualizing draws from prior predictive distributions</w:t>
      </w:r>
      <w:r w:rsidR="00072E48">
        <w:fldChar w:fldCharType="begin"/>
      </w:r>
      <w:r w:rsidR="00471580">
        <w:instrText xml:space="preserve"> ADDIN ZOTERO_ITEM CSL_CITATION {"citationID":"ZCVAsG39","properties":{"formattedCitation":"\\super 44\\nosupersub{}","plainCitation":"44","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471580" w:rsidRPr="00471580">
        <w:rPr>
          <w:vertAlign w:val="superscript"/>
          <w:lang w:val="en-GB"/>
        </w:rPr>
        <w:t>44</w:t>
      </w:r>
      <w:r w:rsidR="00072E48">
        <w:fldChar w:fldCharType="end"/>
      </w:r>
      <w:r>
        <w:t xml:space="preserve"> using probable parameter values (</w:t>
      </w:r>
      <w:r>
        <w:rPr>
          <w:i/>
        </w:rPr>
        <w:t>Supporting Information</w:t>
      </w:r>
      <w:r>
        <w:t>, Fig. S1, S</w:t>
      </w:r>
      <w:r w:rsidR="0040617E">
        <w:t>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r w:rsidR="00094996">
        <w:t xml:space="preserve">body </w:t>
      </w:r>
      <w:r w:rsidRPr="007D26B6">
        <w:t>size (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w:t>
      </w:r>
      <w:proofErr w:type="gramStart"/>
      <w:r w:rsidR="0077456C">
        <w:t xml:space="preserve">each </w:t>
      </w:r>
      <w:r>
        <w:t>individual</w:t>
      </w:r>
      <w:proofErr w:type="gramEnd"/>
      <w:r>
        <w:t xml:space="preserve">.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7E62BA">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7E62BA">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7E62BA"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7E62BA">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7E62BA"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7E62BA"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w:t>
      </w:r>
      <w:proofErr w:type="spellStart"/>
      <w:r>
        <w:t>e</w:t>
      </w:r>
      <w:proofErr w:type="spellEnd"/>
      <w:r>
        <w:t xml:space="preserv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lastRenderedPageBreak/>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7E62BA"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4964A4ED" w14:textId="253859E4" w:rsidR="00A378E6" w:rsidRPr="008F06C1" w:rsidRDefault="007E62BA"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m:oMath>
      </m:oMathPara>
    </w:p>
    <w:p w14:paraId="0000004A" w14:textId="74D7D91D" w:rsidR="00037DE8" w:rsidRPr="00A378E6" w:rsidRDefault="007E62BA">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0FB84ACB"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w:t>
      </w:r>
      <w:r>
        <w:lastRenderedPageBreak/>
        <w:t xml:space="preserve">likelihood approach for binned data, i.e., the </w:t>
      </w:r>
      <w:proofErr w:type="spellStart"/>
      <w:r>
        <w:rPr>
          <w:i/>
        </w:rPr>
        <w:t>MLEbin</w:t>
      </w:r>
      <w:proofErr w:type="spellEnd"/>
      <w:r>
        <w:t xml:space="preserve"> method in the R package </w:t>
      </w:r>
      <w:proofErr w:type="spellStart"/>
      <w:r>
        <w:rPr>
          <w:i/>
        </w:rPr>
        <w:t>sizeSpectra</w:t>
      </w:r>
      <w:proofErr w:type="spellEnd"/>
      <w:r w:rsidR="005E3F19">
        <w:fldChar w:fldCharType="begin"/>
      </w:r>
      <w:r w:rsidR="00471580">
        <w:instrText xml:space="preserve"> ADDIN ZOTERO_ITEM CSL_CITATION {"citationID":"runtaWtO","properties":{"formattedCitation":"\\super 16,45,46\\nosupersub{}","plainCitation":"16,45,4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471580" w:rsidRPr="00471580">
        <w:rPr>
          <w:vertAlign w:val="superscript"/>
          <w:lang w:val="en-GB"/>
        </w:rPr>
        <w:t>16,45,46</w:t>
      </w:r>
      <w:r w:rsidR="005E3F19">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6F1AC7">
        <w:fldChar w:fldCharType="begin"/>
      </w:r>
      <w:r w:rsidR="00471580">
        <w:instrText xml:space="preserve"> ADDIN ZOTERO_ITEM CSL_CITATION {"citationID":"vbBEmEup","properties":{"formattedCitation":"\\super 16,45\\nosupersub{}","plainCitation":"16,45","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471580" w:rsidRPr="00471580">
        <w:rPr>
          <w:vertAlign w:val="superscript"/>
          <w:lang w:val="en-GB"/>
        </w:rPr>
        <w:t>16,45</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0ED17D41" w:rsidR="00037DE8" w:rsidRDefault="001B1A85">
      <w:pPr>
        <w:spacing w:line="480" w:lineRule="auto"/>
        <w:ind w:firstLine="284"/>
        <w:jc w:val="both"/>
        <w:rPr>
          <w:i/>
        </w:rPr>
      </w:pPr>
      <w:r>
        <w:t>All analyses were done using R</w:t>
      </w:r>
      <w:r w:rsidR="003C2311">
        <w:fldChar w:fldCharType="begin"/>
      </w:r>
      <w:r w:rsidR="00471580">
        <w:instrText xml:space="preserve"> ADDIN ZOTERO_ITEM CSL_CITATION {"citationID":"GIe7EbQy","properties":{"formattedCitation":"\\super 47\\nosupersub{}","plainCitation":"47","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471580" w:rsidRPr="00471580">
        <w:rPr>
          <w:vertAlign w:val="superscript"/>
          <w:lang w:val="en-GB"/>
        </w:rPr>
        <w:t>47</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proofErr w:type="spellStart"/>
      <w:r>
        <w:rPr>
          <w:i/>
        </w:rPr>
        <w:t>tidyverse</w:t>
      </w:r>
      <w:proofErr w:type="spellEnd"/>
      <w:r w:rsidR="0024288E">
        <w:fldChar w:fldCharType="begin"/>
      </w:r>
      <w:r w:rsidR="00471580">
        <w:instrText xml:space="preserve"> ADDIN ZOTERO_ITEM CSL_CITATION {"citationID":"XVrDHiuY","properties":{"formattedCitation":"\\super 48\\nosupersub{}","plainCitation":"4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471580" w:rsidRPr="00471580">
        <w:rPr>
          <w:vertAlign w:val="superscript"/>
          <w:lang w:val="en-GB"/>
        </w:rPr>
        <w:t>48</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471580">
        <w:rPr>
          <w:i/>
        </w:rPr>
        <w:instrText xml:space="preserve"> ADDIN ZOTERO_ITEM CSL_CITATION {"citationID":"gCN06xB4","properties":{"formattedCitation":"\\super 49\\nosupersub{}","plainCitation":"49","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471580" w:rsidRPr="00471580">
        <w:rPr>
          <w:vertAlign w:val="superscript"/>
          <w:lang w:val="en-GB"/>
        </w:rPr>
        <w:t>49</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log pointwise predictive density) using leave-one-out cross-validation (LOO-CV)</w:t>
      </w:r>
      <w:r w:rsidR="00097CEF">
        <w:fldChar w:fldCharType="begin"/>
      </w:r>
      <w:r w:rsidR="00471580">
        <w:instrText xml:space="preserve"> ADDIN ZOTERO_ITEM CSL_CITATION {"citationID":"gL0m0LS4","properties":{"formattedCitation":"\\super 50\\nosupersub{}","plainCitation":"50","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471580" w:rsidRPr="00471580">
        <w:rPr>
          <w:vertAlign w:val="superscript"/>
          <w:lang w:val="en-GB"/>
        </w:rPr>
        <w:t>50</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C240DD">
        <w:fldChar w:fldCharType="begin"/>
      </w:r>
      <w:r w:rsidR="00471580">
        <w:instrText xml:space="preserve"> ADDIN ZOTERO_ITEM CSL_CITATION {"citationID":"VhyKzKc5","properties":{"formattedCitation":"\\super 51\\nosupersub{}","plainCitation":"51","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471580" w:rsidRPr="00471580">
        <w:rPr>
          <w:vertAlign w:val="superscript"/>
          <w:lang w:val="en-GB"/>
        </w:rPr>
        <w:t>51</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w:t>
      </w:r>
      <w:proofErr w:type="spellStart"/>
      <w:r>
        <w:rPr>
          <w:i/>
        </w:rPr>
        <w:t>bayesplot</w:t>
      </w:r>
      <w:proofErr w:type="spellEnd"/>
      <w:r w:rsidR="00CA0D07">
        <w:rPr>
          <w:i/>
        </w:rPr>
        <w:fldChar w:fldCharType="begin"/>
      </w:r>
      <w:r w:rsidR="00471580">
        <w:rPr>
          <w:i/>
        </w:rPr>
        <w:instrText xml:space="preserve"> ADDIN ZOTERO_ITEM CSL_CITATION {"citationID":"lm1Fmql2","properties":{"formattedCitation":"\\super 52\\nosupersub{}","plainCitation":"52","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471580" w:rsidRPr="00471580">
        <w:rPr>
          <w:vertAlign w:val="superscript"/>
          <w:lang w:val="en-GB"/>
        </w:rPr>
        <w:t>52</w:t>
      </w:r>
      <w:r w:rsidR="00CA0D07">
        <w:rPr>
          <w:i/>
        </w:rPr>
        <w:fldChar w:fldCharType="end"/>
      </w:r>
      <w:r>
        <w:t xml:space="preserve"> and </w:t>
      </w:r>
      <w:proofErr w:type="spellStart"/>
      <w:r>
        <w:rPr>
          <w:i/>
        </w:rPr>
        <w:t>tidybaye</w:t>
      </w:r>
      <w:r w:rsidR="00095AF9">
        <w:rPr>
          <w:i/>
        </w:rPr>
        <w:t>s</w:t>
      </w:r>
      <w:proofErr w:type="spellEnd"/>
      <w:r w:rsidR="0019563D">
        <w:rPr>
          <w:i/>
        </w:rPr>
        <w:fldChar w:fldCharType="begin"/>
      </w:r>
      <w:r w:rsidR="00471580">
        <w:rPr>
          <w:i/>
        </w:rPr>
        <w:instrText xml:space="preserve"> ADDIN ZOTERO_ITEM CSL_CITATION {"citationID":"0cDICCpC","properties":{"formattedCitation":"\\super 53\\nosupersub{}","plainCitation":"53","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471580" w:rsidRPr="00471580">
        <w:rPr>
          <w:vertAlign w:val="superscript"/>
          <w:lang w:val="en-GB"/>
        </w:rPr>
        <w:t>53</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471580">
        <w:instrText xml:space="preserve"> ADDIN ZOTERO_ITEM CSL_CITATION {"citationID":"5G6HFpmN","properties":{"formattedCitation":"\\super 54\\nosupersub{}","plainCitation":"54","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471580" w:rsidRPr="00471580">
        <w:rPr>
          <w:vertAlign w:val="superscript"/>
          <w:lang w:val="en-GB"/>
        </w:rPr>
        <w:t>54</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20DC8FA0" w:rsidR="00037DE8" w:rsidRDefault="001B1A85">
      <w:pPr>
        <w:spacing w:line="480" w:lineRule="auto"/>
        <w:jc w:val="both"/>
      </w:pPr>
      <w:r>
        <w:t>We thank all staff involved in data collection</w:t>
      </w:r>
      <w:r w:rsidR="002D1E75">
        <w:t>.</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lastRenderedPageBreak/>
        <w:t xml:space="preserve">All </w:t>
      </w:r>
      <w:sdt>
        <w:sdtPr>
          <w:tag w:val="goog_rdk_37"/>
          <w:id w:val="680319436"/>
        </w:sdtPr>
        <w:sdtEndPr/>
        <w:sdtContent/>
      </w:sdt>
      <w:r>
        <w:t xml:space="preserve">data and R code </w:t>
      </w:r>
      <w:r w:rsidR="003D6A14">
        <w:t xml:space="preserve">to reproduce the analyses </w:t>
      </w:r>
      <w:r>
        <w:t>can be downloaded from a GitHub repository (</w:t>
      </w:r>
      <w:r w:rsidR="007E62BA">
        <w:fldChar w:fldCharType="begin"/>
      </w:r>
      <w:r w:rsidR="007E62BA">
        <w:instrText xml:space="preserve"> HYPERLINK "https://github.com/maxlindmark/warm_life_history" \h </w:instrText>
      </w:r>
      <w:r w:rsidR="007E62BA">
        <w:fldChar w:fldCharType="separate"/>
      </w:r>
      <w:r>
        <w:rPr>
          <w:color w:val="0000FF"/>
          <w:u w:val="single"/>
        </w:rPr>
        <w:t>https://github.com/maxlindmark/warm_life_history</w:t>
      </w:r>
      <w:r w:rsidR="007E62BA">
        <w:rPr>
          <w:color w:val="0000FF"/>
          <w:u w:val="single"/>
        </w:rPr>
        <w:fldChar w:fldCharType="end"/>
      </w:r>
      <w:r>
        <w:t xml:space="preserve">) and will be archived on </w:t>
      </w:r>
      <w:proofErr w:type="spellStart"/>
      <w:r>
        <w:t>Zenodo</w:t>
      </w:r>
      <w:proofErr w:type="spellEnd"/>
      <w:r>
        <w:t xml:space="preserve"> upon publication. </w:t>
      </w:r>
    </w:p>
    <w:p w14:paraId="00000057" w14:textId="77777777" w:rsidR="00037DE8" w:rsidRDefault="00037DE8">
      <w:pPr>
        <w:spacing w:line="480" w:lineRule="auto"/>
        <w:jc w:val="both"/>
      </w:pPr>
    </w:p>
    <w:p w14:paraId="00000058" w14:textId="77777777" w:rsidR="00037DE8" w:rsidRDefault="007E62BA">
      <w:pPr>
        <w:spacing w:line="480" w:lineRule="auto"/>
        <w:jc w:val="both"/>
        <w:rPr>
          <w:sz w:val="28"/>
          <w:szCs w:val="28"/>
        </w:rPr>
      </w:pPr>
      <w:sdt>
        <w:sdtPr>
          <w:tag w:val="goog_rdk_38"/>
          <w:id w:val="-507982345"/>
        </w:sdtPr>
        <w:sdtEndPr/>
        <w:sdtContent/>
      </w:sdt>
      <w:r w:rsidR="001B1A85">
        <w:rPr>
          <w:sz w:val="28"/>
          <w:szCs w:val="28"/>
        </w:rPr>
        <w:t>Author Contributions</w:t>
      </w:r>
    </w:p>
    <w:p w14:paraId="00000059" w14:textId="77777777" w:rsidR="00037DE8" w:rsidRDefault="007E62BA">
      <w:pPr>
        <w:spacing w:line="480" w:lineRule="auto"/>
        <w:jc w:val="both"/>
      </w:pPr>
      <w:sdt>
        <w:sdtPr>
          <w:tag w:val="goog_rdk_39"/>
          <w:id w:val="-2118511830"/>
        </w:sdtPr>
        <w:sdtEndPr/>
        <w:sdtContent/>
      </w:sdt>
      <w:r w:rsidR="001B1A85">
        <w:t xml:space="preserve">ML conceived the idea and designed the study and the statistical analysis. Data-processing, initial statistical analyses, and </w:t>
      </w:r>
      <w:sdt>
        <w:sdtPr>
          <w:tag w:val="goog_rdk_40"/>
          <w:id w:val="-1911996344"/>
        </w:sdtPr>
        <w:sdtEnd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F42173" w:rsidRDefault="001B1A85">
      <w:pPr>
        <w:spacing w:line="480" w:lineRule="auto"/>
        <w:jc w:val="both"/>
      </w:pPr>
      <w:r w:rsidRPr="00F42173">
        <w:rPr>
          <w:sz w:val="28"/>
          <w:szCs w:val="28"/>
        </w:rPr>
        <w:t>References</w:t>
      </w:r>
    </w:p>
    <w:p w14:paraId="27A8CF5B" w14:textId="77777777" w:rsidR="00471580" w:rsidRPr="00471580" w:rsidRDefault="00674C63" w:rsidP="00471580">
      <w:pPr>
        <w:pStyle w:val="Bibliography"/>
        <w:rPr>
          <w:lang w:val="en-GB"/>
        </w:rPr>
      </w:pPr>
      <w:r w:rsidRPr="00674C63">
        <w:fldChar w:fldCharType="begin"/>
      </w:r>
      <w:r w:rsidR="00F42173" w:rsidRPr="00F42173">
        <w:instrText xml:space="preserve"> ADDIN ZOTERO_BIBL {"uncited":[],"omitted":[],"custom":[]} CSL_BIBLIOGRAPHY </w:instrText>
      </w:r>
      <w:r w:rsidRPr="00674C63">
        <w:fldChar w:fldCharType="separate"/>
      </w:r>
      <w:r w:rsidR="00471580" w:rsidRPr="00471580">
        <w:rPr>
          <w:lang w:val="en-GB"/>
        </w:rPr>
        <w:t>1.</w:t>
      </w:r>
      <w:r w:rsidR="00471580" w:rsidRPr="00471580">
        <w:rPr>
          <w:lang w:val="en-GB"/>
        </w:rPr>
        <w:tab/>
        <w:t xml:space="preserve">Wilson, E. O. </w:t>
      </w:r>
      <w:r w:rsidR="00471580" w:rsidRPr="00471580">
        <w:rPr>
          <w:i/>
          <w:iCs/>
          <w:lang w:val="en-GB"/>
        </w:rPr>
        <w:t>The Diversity of Life</w:t>
      </w:r>
      <w:r w:rsidR="00471580" w:rsidRPr="00471580">
        <w:rPr>
          <w:lang w:val="en-GB"/>
        </w:rPr>
        <w:t>. (Harvard University Press, 1992).</w:t>
      </w:r>
    </w:p>
    <w:p w14:paraId="1227AA22" w14:textId="77777777" w:rsidR="00471580" w:rsidRPr="00471580" w:rsidRDefault="00471580" w:rsidP="00471580">
      <w:pPr>
        <w:pStyle w:val="Bibliography"/>
        <w:rPr>
          <w:lang w:val="en-GB"/>
        </w:rPr>
      </w:pPr>
      <w:r w:rsidRPr="00471580">
        <w:rPr>
          <w:lang w:val="en-GB"/>
        </w:rPr>
        <w:t>2.</w:t>
      </w:r>
      <w:r w:rsidRPr="00471580">
        <w:rPr>
          <w:lang w:val="en-GB"/>
        </w:rPr>
        <w:tab/>
        <w:t xml:space="preserve">Atkinson, D. &amp; Sibly, R. M. Why are organisms usually bigger in colder environments? Making sense of a life history puzzle. </w:t>
      </w:r>
      <w:r w:rsidRPr="00471580">
        <w:rPr>
          <w:i/>
          <w:iCs/>
          <w:lang w:val="en-GB"/>
        </w:rPr>
        <w:t>Trends in Ecology &amp; Evolution</w:t>
      </w:r>
      <w:r w:rsidRPr="00471580">
        <w:rPr>
          <w:lang w:val="en-GB"/>
        </w:rPr>
        <w:t xml:space="preserve"> </w:t>
      </w:r>
      <w:r w:rsidRPr="00471580">
        <w:rPr>
          <w:b/>
          <w:bCs/>
          <w:lang w:val="en-GB"/>
        </w:rPr>
        <w:t>12</w:t>
      </w:r>
      <w:r w:rsidRPr="00471580">
        <w:rPr>
          <w:lang w:val="en-GB"/>
        </w:rPr>
        <w:t>, 235–239 (1997).</w:t>
      </w:r>
    </w:p>
    <w:p w14:paraId="16B68630" w14:textId="77777777" w:rsidR="00471580" w:rsidRPr="00471580" w:rsidRDefault="00471580" w:rsidP="00471580">
      <w:pPr>
        <w:pStyle w:val="Bibliography"/>
        <w:rPr>
          <w:lang w:val="en-GB"/>
        </w:rPr>
      </w:pPr>
      <w:r w:rsidRPr="00471580">
        <w:rPr>
          <w:lang w:val="en-GB"/>
        </w:rPr>
        <w:t>3.</w:t>
      </w:r>
      <w:r w:rsidRPr="00471580">
        <w:rPr>
          <w:lang w:val="en-GB"/>
        </w:rPr>
        <w:tab/>
        <w:t xml:space="preserve">Gardner, J. L., Peters, A., Kearney, M. R., Joseph, L. &amp; Heinsohn, R. Declining body size: a third universal response to warming? </w:t>
      </w:r>
      <w:r w:rsidRPr="00471580">
        <w:rPr>
          <w:i/>
          <w:iCs/>
          <w:lang w:val="en-GB"/>
        </w:rPr>
        <w:t>Trends in Ecology &amp; Evolution</w:t>
      </w:r>
      <w:r w:rsidRPr="00471580">
        <w:rPr>
          <w:lang w:val="en-GB"/>
        </w:rPr>
        <w:t xml:space="preserve"> </w:t>
      </w:r>
      <w:r w:rsidRPr="00471580">
        <w:rPr>
          <w:b/>
          <w:bCs/>
          <w:lang w:val="en-GB"/>
        </w:rPr>
        <w:t>26</w:t>
      </w:r>
      <w:r w:rsidRPr="00471580">
        <w:rPr>
          <w:lang w:val="en-GB"/>
        </w:rPr>
        <w:t>, 285–291 (2011).</w:t>
      </w:r>
    </w:p>
    <w:p w14:paraId="73469CE0" w14:textId="77777777" w:rsidR="00471580" w:rsidRPr="00471580" w:rsidRDefault="00471580" w:rsidP="00471580">
      <w:pPr>
        <w:pStyle w:val="Bibliography"/>
        <w:rPr>
          <w:lang w:val="en-GB"/>
        </w:rPr>
      </w:pPr>
      <w:r w:rsidRPr="00471580">
        <w:rPr>
          <w:lang w:val="en-GB"/>
        </w:rPr>
        <w:t>4.</w:t>
      </w:r>
      <w:r w:rsidRPr="00471580">
        <w:rPr>
          <w:lang w:val="en-GB"/>
        </w:rPr>
        <w:tab/>
        <w:t xml:space="preserve">Sheridan, J. A. &amp; Bickford, D. Shrinking body size as an ecological response to climate change. </w:t>
      </w:r>
      <w:r w:rsidRPr="00471580">
        <w:rPr>
          <w:i/>
          <w:iCs/>
          <w:lang w:val="en-GB"/>
        </w:rPr>
        <w:t>Nature Climate Change</w:t>
      </w:r>
      <w:r w:rsidRPr="00471580">
        <w:rPr>
          <w:lang w:val="en-GB"/>
        </w:rPr>
        <w:t xml:space="preserve"> </w:t>
      </w:r>
      <w:r w:rsidRPr="00471580">
        <w:rPr>
          <w:b/>
          <w:bCs/>
          <w:lang w:val="en-GB"/>
        </w:rPr>
        <w:t>1</w:t>
      </w:r>
      <w:r w:rsidRPr="00471580">
        <w:rPr>
          <w:lang w:val="en-GB"/>
        </w:rPr>
        <w:t>, 401–406 (2011).</w:t>
      </w:r>
    </w:p>
    <w:p w14:paraId="76FD3B7A" w14:textId="77777777" w:rsidR="00471580" w:rsidRPr="00471580" w:rsidRDefault="00471580" w:rsidP="00471580">
      <w:pPr>
        <w:pStyle w:val="Bibliography"/>
        <w:rPr>
          <w:lang w:val="en-GB"/>
        </w:rPr>
      </w:pPr>
      <w:r w:rsidRPr="00471580">
        <w:rPr>
          <w:lang w:val="en-GB"/>
        </w:rPr>
        <w:t>5.</w:t>
      </w:r>
      <w:r w:rsidRPr="00471580">
        <w:rPr>
          <w:lang w:val="en-GB"/>
        </w:rPr>
        <w:tab/>
        <w:t xml:space="preserve">Cheung, W. W. L. </w:t>
      </w:r>
      <w:r w:rsidRPr="00471580">
        <w:rPr>
          <w:i/>
          <w:iCs/>
          <w:lang w:val="en-GB"/>
        </w:rPr>
        <w:t>et al.</w:t>
      </w:r>
      <w:r w:rsidRPr="00471580">
        <w:rPr>
          <w:lang w:val="en-GB"/>
        </w:rPr>
        <w:t xml:space="preserve"> Shrinking of fishes exacerbates impacts of global ocean changes on marine ecosystems. </w:t>
      </w:r>
      <w:r w:rsidRPr="00471580">
        <w:rPr>
          <w:i/>
          <w:iCs/>
          <w:lang w:val="en-GB"/>
        </w:rPr>
        <w:t>Nature Climate Change</w:t>
      </w:r>
      <w:r w:rsidRPr="00471580">
        <w:rPr>
          <w:lang w:val="en-GB"/>
        </w:rPr>
        <w:t xml:space="preserve"> </w:t>
      </w:r>
      <w:r w:rsidRPr="00471580">
        <w:rPr>
          <w:b/>
          <w:bCs/>
          <w:lang w:val="en-GB"/>
        </w:rPr>
        <w:t>3</w:t>
      </w:r>
      <w:r w:rsidRPr="00471580">
        <w:rPr>
          <w:lang w:val="en-GB"/>
        </w:rPr>
        <w:t>, 254–258 (2013).</w:t>
      </w:r>
    </w:p>
    <w:p w14:paraId="6BDFAC22" w14:textId="77777777" w:rsidR="00471580" w:rsidRPr="00471580" w:rsidRDefault="00471580" w:rsidP="00471580">
      <w:pPr>
        <w:pStyle w:val="Bibliography"/>
        <w:rPr>
          <w:lang w:val="en-GB"/>
        </w:rPr>
      </w:pPr>
      <w:r w:rsidRPr="00471580">
        <w:rPr>
          <w:lang w:val="en-GB"/>
        </w:rPr>
        <w:t>6.</w:t>
      </w:r>
      <w:r w:rsidRPr="00471580">
        <w:rPr>
          <w:lang w:val="en-GB"/>
        </w:rPr>
        <w:tab/>
        <w:t xml:space="preserve">Atkinson, D. Temperature and organism size—A biological law for ectotherms? in </w:t>
      </w:r>
      <w:r w:rsidRPr="00471580">
        <w:rPr>
          <w:i/>
          <w:iCs/>
          <w:lang w:val="en-GB"/>
        </w:rPr>
        <w:t>Advances in Ecological Research</w:t>
      </w:r>
      <w:r w:rsidRPr="00471580">
        <w:rPr>
          <w:lang w:val="en-GB"/>
        </w:rPr>
        <w:t xml:space="preserve"> vol. 25 1–58 (Elsevier, 1994).</w:t>
      </w:r>
    </w:p>
    <w:p w14:paraId="7EDB7515" w14:textId="77777777" w:rsidR="00471580" w:rsidRPr="00471580" w:rsidRDefault="00471580" w:rsidP="00471580">
      <w:pPr>
        <w:pStyle w:val="Bibliography"/>
        <w:rPr>
          <w:lang w:val="en-GB"/>
        </w:rPr>
      </w:pPr>
      <w:r w:rsidRPr="00471580">
        <w:rPr>
          <w:lang w:val="en-GB"/>
        </w:rPr>
        <w:lastRenderedPageBreak/>
        <w:t>7.</w:t>
      </w:r>
      <w:r w:rsidRPr="00471580">
        <w:rPr>
          <w:lang w:val="en-GB"/>
        </w:rPr>
        <w:tab/>
        <w:t xml:space="preserve">Fritschie, K. J. &amp; Olden, J. D. Disentangling the influences of mean body size and size structure on ecosystem functioning: an example of nutrient recycling by a non-native crayfish. </w:t>
      </w:r>
      <w:r w:rsidRPr="00471580">
        <w:rPr>
          <w:i/>
          <w:iCs/>
          <w:lang w:val="en-GB"/>
        </w:rPr>
        <w:t>Ecology and Evolution</w:t>
      </w:r>
      <w:r w:rsidRPr="00471580">
        <w:rPr>
          <w:lang w:val="en-GB"/>
        </w:rPr>
        <w:t xml:space="preserve"> </w:t>
      </w:r>
      <w:r w:rsidRPr="00471580">
        <w:rPr>
          <w:b/>
          <w:bCs/>
          <w:lang w:val="en-GB"/>
        </w:rPr>
        <w:t>6</w:t>
      </w:r>
      <w:r w:rsidRPr="00471580">
        <w:rPr>
          <w:lang w:val="en-GB"/>
        </w:rPr>
        <w:t>, 159–169 (2016).</w:t>
      </w:r>
    </w:p>
    <w:p w14:paraId="442793A6" w14:textId="77777777" w:rsidR="00471580" w:rsidRPr="00471580" w:rsidRDefault="00471580" w:rsidP="00471580">
      <w:pPr>
        <w:pStyle w:val="Bibliography"/>
        <w:rPr>
          <w:lang w:val="en-GB"/>
        </w:rPr>
      </w:pPr>
      <w:r w:rsidRPr="00471580">
        <w:rPr>
          <w:lang w:val="en-GB"/>
        </w:rPr>
        <w:t>8.</w:t>
      </w:r>
      <w:r w:rsidRPr="00471580">
        <w:rPr>
          <w:lang w:val="en-GB"/>
        </w:rPr>
        <w:tab/>
        <w:t xml:space="preserve">Yvon‐Durocher, G., Montoya, J. M., Trimmer, M. &amp; Woodward, G. Warming alters the size spectrum and shifts the distribution of biomass in freshwater ecosystems. </w:t>
      </w:r>
      <w:r w:rsidRPr="00471580">
        <w:rPr>
          <w:i/>
          <w:iCs/>
          <w:lang w:val="en-GB"/>
        </w:rPr>
        <w:t>Global Change Biology</w:t>
      </w:r>
      <w:r w:rsidRPr="00471580">
        <w:rPr>
          <w:lang w:val="en-GB"/>
        </w:rPr>
        <w:t xml:space="preserve"> </w:t>
      </w:r>
      <w:r w:rsidRPr="00471580">
        <w:rPr>
          <w:b/>
          <w:bCs/>
          <w:lang w:val="en-GB"/>
        </w:rPr>
        <w:t>17</w:t>
      </w:r>
      <w:r w:rsidRPr="00471580">
        <w:rPr>
          <w:lang w:val="en-GB"/>
        </w:rPr>
        <w:t>, 1681–1694 (2011).</w:t>
      </w:r>
    </w:p>
    <w:p w14:paraId="3D582C3C" w14:textId="77777777" w:rsidR="00471580" w:rsidRPr="00471580" w:rsidRDefault="00471580" w:rsidP="00471580">
      <w:pPr>
        <w:pStyle w:val="Bibliography"/>
        <w:rPr>
          <w:lang w:val="en-GB"/>
        </w:rPr>
      </w:pPr>
      <w:r w:rsidRPr="00471580">
        <w:rPr>
          <w:lang w:val="en-GB"/>
        </w:rPr>
        <w:t>9.</w:t>
      </w:r>
      <w:r w:rsidRPr="00471580">
        <w:rPr>
          <w:lang w:val="en-GB"/>
        </w:rPr>
        <w:tab/>
        <w:t xml:space="preserve">Andersen, K. H. Size-based theory for fisheries advice. </w:t>
      </w:r>
      <w:r w:rsidRPr="00471580">
        <w:rPr>
          <w:i/>
          <w:iCs/>
          <w:lang w:val="en-GB"/>
        </w:rPr>
        <w:t>ICES J Mar Sci</w:t>
      </w:r>
      <w:r w:rsidRPr="00471580">
        <w:rPr>
          <w:lang w:val="en-GB"/>
        </w:rPr>
        <w:t xml:space="preserve"> </w:t>
      </w:r>
      <w:r w:rsidRPr="00471580">
        <w:rPr>
          <w:b/>
          <w:bCs/>
          <w:lang w:val="en-GB"/>
        </w:rPr>
        <w:t>77</w:t>
      </w:r>
      <w:r w:rsidRPr="00471580">
        <w:rPr>
          <w:lang w:val="en-GB"/>
        </w:rPr>
        <w:t>, 2445–2455 (2020).</w:t>
      </w:r>
    </w:p>
    <w:p w14:paraId="7AA5C6F8" w14:textId="77777777" w:rsidR="00471580" w:rsidRPr="00471580" w:rsidRDefault="00471580" w:rsidP="00471580">
      <w:pPr>
        <w:pStyle w:val="Bibliography"/>
        <w:rPr>
          <w:lang w:val="en-GB"/>
        </w:rPr>
      </w:pPr>
      <w:r w:rsidRPr="00471580">
        <w:rPr>
          <w:lang w:val="en-GB"/>
        </w:rPr>
        <w:t>10.</w:t>
      </w:r>
      <w:r w:rsidRPr="00471580">
        <w:rPr>
          <w:lang w:val="en-GB"/>
        </w:rPr>
        <w:tab/>
        <w:t xml:space="preserve">Blanchard, J. L., Heneghan, R. F., Everett, J. D., Trebilco, R. &amp; Richardson, A. J. From bacteria to whales: Using functional size spectra to model marine ecosystems. </w:t>
      </w:r>
      <w:r w:rsidRPr="00471580">
        <w:rPr>
          <w:i/>
          <w:iCs/>
          <w:lang w:val="en-GB"/>
        </w:rPr>
        <w:t>Trends in Ecology &amp; Evolution</w:t>
      </w:r>
      <w:r w:rsidRPr="00471580">
        <w:rPr>
          <w:lang w:val="en-GB"/>
        </w:rPr>
        <w:t xml:space="preserve"> </w:t>
      </w:r>
      <w:r w:rsidRPr="00471580">
        <w:rPr>
          <w:b/>
          <w:bCs/>
          <w:lang w:val="en-GB"/>
        </w:rPr>
        <w:t>32</w:t>
      </w:r>
      <w:r w:rsidRPr="00471580">
        <w:rPr>
          <w:lang w:val="en-GB"/>
        </w:rPr>
        <w:t>, 174–186 (2017).</w:t>
      </w:r>
    </w:p>
    <w:p w14:paraId="44CF1BBE" w14:textId="77777777" w:rsidR="00471580" w:rsidRPr="00471580" w:rsidRDefault="00471580" w:rsidP="00471580">
      <w:pPr>
        <w:pStyle w:val="Bibliography"/>
        <w:rPr>
          <w:lang w:val="en-GB"/>
        </w:rPr>
      </w:pPr>
      <w:r w:rsidRPr="00471580">
        <w:rPr>
          <w:lang w:val="en-GB"/>
        </w:rPr>
        <w:t>11.</w:t>
      </w:r>
      <w:r w:rsidRPr="00471580">
        <w:rPr>
          <w:lang w:val="en-GB"/>
        </w:rPr>
        <w:tab/>
        <w:t xml:space="preserve">Brown, J. H., Gillooly, J. F., Allen, A. P., Savage, V. M. &amp; West, G. B. Toward a metabolic theory of ecology. </w:t>
      </w:r>
      <w:r w:rsidRPr="00471580">
        <w:rPr>
          <w:i/>
          <w:iCs/>
          <w:lang w:val="en-GB"/>
        </w:rPr>
        <w:t>Ecology</w:t>
      </w:r>
      <w:r w:rsidRPr="00471580">
        <w:rPr>
          <w:lang w:val="en-GB"/>
        </w:rPr>
        <w:t xml:space="preserve"> </w:t>
      </w:r>
      <w:r w:rsidRPr="00471580">
        <w:rPr>
          <w:b/>
          <w:bCs/>
          <w:lang w:val="en-GB"/>
        </w:rPr>
        <w:t>85</w:t>
      </w:r>
      <w:r w:rsidRPr="00471580">
        <w:rPr>
          <w:lang w:val="en-GB"/>
        </w:rPr>
        <w:t>, 1771–1789 (2004).</w:t>
      </w:r>
    </w:p>
    <w:p w14:paraId="58682768" w14:textId="77777777" w:rsidR="00471580" w:rsidRPr="00471580" w:rsidRDefault="00471580" w:rsidP="00471580">
      <w:pPr>
        <w:pStyle w:val="Bibliography"/>
        <w:rPr>
          <w:lang w:val="en-GB"/>
        </w:rPr>
      </w:pPr>
      <w:r w:rsidRPr="00471580">
        <w:rPr>
          <w:lang w:val="en-GB"/>
        </w:rPr>
        <w:t>12.</w:t>
      </w:r>
      <w:r w:rsidRPr="00471580">
        <w:rPr>
          <w:lang w:val="en-GB"/>
        </w:rPr>
        <w:tab/>
        <w:t xml:space="preserve">Pauly, D. On the interrelationships between natural mortality, growth parameters, and mean environmental temperature in 175 fish stocks. </w:t>
      </w:r>
      <w:r w:rsidRPr="00471580">
        <w:rPr>
          <w:i/>
          <w:iCs/>
          <w:lang w:val="en-GB"/>
        </w:rPr>
        <w:t>ICES Journal of Marine Science</w:t>
      </w:r>
      <w:r w:rsidRPr="00471580">
        <w:rPr>
          <w:lang w:val="en-GB"/>
        </w:rPr>
        <w:t xml:space="preserve"> </w:t>
      </w:r>
      <w:r w:rsidRPr="00471580">
        <w:rPr>
          <w:b/>
          <w:bCs/>
          <w:lang w:val="en-GB"/>
        </w:rPr>
        <w:t>39</w:t>
      </w:r>
      <w:r w:rsidRPr="00471580">
        <w:rPr>
          <w:lang w:val="en-GB"/>
        </w:rPr>
        <w:t>, 175–192 (1980).</w:t>
      </w:r>
    </w:p>
    <w:p w14:paraId="2EBCA363" w14:textId="77777777" w:rsidR="00471580" w:rsidRPr="00471580" w:rsidRDefault="00471580" w:rsidP="00471580">
      <w:pPr>
        <w:pStyle w:val="Bibliography"/>
        <w:rPr>
          <w:lang w:val="en-GB"/>
        </w:rPr>
      </w:pPr>
      <w:r w:rsidRPr="00471580">
        <w:rPr>
          <w:lang w:val="en-GB"/>
        </w:rPr>
        <w:t>13.</w:t>
      </w:r>
      <w:r w:rsidRPr="00471580">
        <w:rPr>
          <w:lang w:val="en-GB"/>
        </w:rPr>
        <w:tab/>
        <w:t xml:space="preserve">Thorson, J. T., Munch, S. B., Cope, J. M. &amp; Gao, J. Predicting life history parameters for all fishes worldwide. </w:t>
      </w:r>
      <w:r w:rsidRPr="00471580">
        <w:rPr>
          <w:i/>
          <w:iCs/>
          <w:lang w:val="en-GB"/>
        </w:rPr>
        <w:t>Ecological Applications</w:t>
      </w:r>
      <w:r w:rsidRPr="00471580">
        <w:rPr>
          <w:lang w:val="en-GB"/>
        </w:rPr>
        <w:t xml:space="preserve"> </w:t>
      </w:r>
      <w:r w:rsidRPr="00471580">
        <w:rPr>
          <w:b/>
          <w:bCs/>
          <w:lang w:val="en-GB"/>
        </w:rPr>
        <w:t>27</w:t>
      </w:r>
      <w:r w:rsidRPr="00471580">
        <w:rPr>
          <w:lang w:val="en-GB"/>
        </w:rPr>
        <w:t>, 2262–2276 (2017).</w:t>
      </w:r>
    </w:p>
    <w:p w14:paraId="15D4E84E" w14:textId="77777777" w:rsidR="00471580" w:rsidRPr="00471580" w:rsidRDefault="00471580" w:rsidP="00471580">
      <w:pPr>
        <w:pStyle w:val="Bibliography"/>
        <w:rPr>
          <w:lang w:val="en-GB"/>
        </w:rPr>
      </w:pPr>
      <w:r w:rsidRPr="00471580">
        <w:rPr>
          <w:lang w:val="en-GB"/>
        </w:rPr>
        <w:t>14.</w:t>
      </w:r>
      <w:r w:rsidRPr="00471580">
        <w:rPr>
          <w:lang w:val="en-GB"/>
        </w:rPr>
        <w:tab/>
        <w:t xml:space="preserve">Ursin, E. A Mathematical Model of Some Aspects of Fish Growth, Respiration, and Mortality. </w:t>
      </w:r>
      <w:r w:rsidRPr="00471580">
        <w:rPr>
          <w:i/>
          <w:iCs/>
          <w:lang w:val="en-GB"/>
        </w:rPr>
        <w:t>Journal of the Fisheries Research Board of Canada</w:t>
      </w:r>
      <w:r w:rsidRPr="00471580">
        <w:rPr>
          <w:lang w:val="en-GB"/>
        </w:rPr>
        <w:t xml:space="preserve"> </w:t>
      </w:r>
      <w:r w:rsidRPr="00471580">
        <w:rPr>
          <w:b/>
          <w:bCs/>
          <w:lang w:val="en-GB"/>
        </w:rPr>
        <w:t>24</w:t>
      </w:r>
      <w:r w:rsidRPr="00471580">
        <w:rPr>
          <w:lang w:val="en-GB"/>
        </w:rPr>
        <w:t>, 2355–2453 (1967).</w:t>
      </w:r>
    </w:p>
    <w:p w14:paraId="23E0BBEC" w14:textId="77777777" w:rsidR="00471580" w:rsidRPr="00471580" w:rsidRDefault="00471580" w:rsidP="00471580">
      <w:pPr>
        <w:pStyle w:val="Bibliography"/>
        <w:rPr>
          <w:lang w:val="en-GB"/>
        </w:rPr>
      </w:pPr>
      <w:r w:rsidRPr="00471580">
        <w:rPr>
          <w:lang w:val="en-GB"/>
        </w:rPr>
        <w:t>15.</w:t>
      </w:r>
      <w:r w:rsidRPr="00471580">
        <w:rPr>
          <w:lang w:val="en-GB"/>
        </w:rPr>
        <w:tab/>
        <w:t xml:space="preserve">Bernhardt, J. R., Sunday, J. M., Thompson, P. L. &amp; O’Connor, M. I. Nonlinear averaging of thermal experience predicts population growth rates in a thermally variable environment. </w:t>
      </w:r>
      <w:r w:rsidRPr="00471580">
        <w:rPr>
          <w:i/>
          <w:iCs/>
          <w:lang w:val="en-GB"/>
        </w:rPr>
        <w:t>Proceedings of the Royal Society B: Biological Sciences</w:t>
      </w:r>
      <w:r w:rsidRPr="00471580">
        <w:rPr>
          <w:lang w:val="en-GB"/>
        </w:rPr>
        <w:t xml:space="preserve"> </w:t>
      </w:r>
      <w:r w:rsidRPr="00471580">
        <w:rPr>
          <w:b/>
          <w:bCs/>
          <w:lang w:val="en-GB"/>
        </w:rPr>
        <w:t>285</w:t>
      </w:r>
      <w:r w:rsidRPr="00471580">
        <w:rPr>
          <w:lang w:val="en-GB"/>
        </w:rPr>
        <w:t>, 20181076 (2018).</w:t>
      </w:r>
    </w:p>
    <w:p w14:paraId="7F96206D" w14:textId="77777777" w:rsidR="00471580" w:rsidRPr="00471580" w:rsidRDefault="00471580" w:rsidP="00471580">
      <w:pPr>
        <w:pStyle w:val="Bibliography"/>
        <w:rPr>
          <w:lang w:val="en-GB"/>
        </w:rPr>
      </w:pPr>
      <w:r w:rsidRPr="00471580">
        <w:rPr>
          <w:lang w:val="en-GB"/>
        </w:rPr>
        <w:lastRenderedPageBreak/>
        <w:t>16.</w:t>
      </w:r>
      <w:r w:rsidRPr="00471580">
        <w:rPr>
          <w:lang w:val="en-GB"/>
        </w:rPr>
        <w:tab/>
        <w:t xml:space="preserve">Edwards, A. M., Robinson, J. P. W., Plank, M. J., Baum, J. K. &amp; Blanchard, J. L. Testing and recommending methods for fitting size spectra to data. </w:t>
      </w:r>
      <w:r w:rsidRPr="00471580">
        <w:rPr>
          <w:i/>
          <w:iCs/>
          <w:lang w:val="en-GB"/>
        </w:rPr>
        <w:t>Methods in Ecology and Evolution</w:t>
      </w:r>
      <w:r w:rsidRPr="00471580">
        <w:rPr>
          <w:lang w:val="en-GB"/>
        </w:rPr>
        <w:t xml:space="preserve"> </w:t>
      </w:r>
      <w:r w:rsidRPr="00471580">
        <w:rPr>
          <w:b/>
          <w:bCs/>
          <w:lang w:val="en-GB"/>
        </w:rPr>
        <w:t>8</w:t>
      </w:r>
      <w:r w:rsidRPr="00471580">
        <w:rPr>
          <w:lang w:val="en-GB"/>
        </w:rPr>
        <w:t>, 57–67 (2017).</w:t>
      </w:r>
    </w:p>
    <w:p w14:paraId="3D66F1AE" w14:textId="77777777" w:rsidR="00471580" w:rsidRPr="00471580" w:rsidRDefault="00471580" w:rsidP="00471580">
      <w:pPr>
        <w:pStyle w:val="Bibliography"/>
        <w:rPr>
          <w:lang w:val="en-GB"/>
        </w:rPr>
      </w:pPr>
      <w:r w:rsidRPr="00471580">
        <w:rPr>
          <w:lang w:val="en-GB"/>
        </w:rPr>
        <w:t>17.</w:t>
      </w:r>
      <w:r w:rsidRPr="00471580">
        <w:rPr>
          <w:lang w:val="en-GB"/>
        </w:rPr>
        <w:tab/>
        <w:t xml:space="preserve">Sheldon, R. W., Sutcliffe, W. H. &amp; Prakash, A. The Production of Particles in the Surface Waters of the Ocean with Particular Reference to the Sargasso Sea1. </w:t>
      </w:r>
      <w:r w:rsidRPr="00471580">
        <w:rPr>
          <w:i/>
          <w:iCs/>
          <w:lang w:val="en-GB"/>
        </w:rPr>
        <w:t>Limnology and Oceanography</w:t>
      </w:r>
      <w:r w:rsidRPr="00471580">
        <w:rPr>
          <w:lang w:val="en-GB"/>
        </w:rPr>
        <w:t xml:space="preserve"> </w:t>
      </w:r>
      <w:r w:rsidRPr="00471580">
        <w:rPr>
          <w:b/>
          <w:bCs/>
          <w:lang w:val="en-GB"/>
        </w:rPr>
        <w:t>18</w:t>
      </w:r>
      <w:r w:rsidRPr="00471580">
        <w:rPr>
          <w:lang w:val="en-GB"/>
        </w:rPr>
        <w:t>, 719–733 (1973).</w:t>
      </w:r>
    </w:p>
    <w:p w14:paraId="31527242" w14:textId="77777777" w:rsidR="00471580" w:rsidRPr="00471580" w:rsidRDefault="00471580" w:rsidP="00471580">
      <w:pPr>
        <w:pStyle w:val="Bibliography"/>
        <w:rPr>
          <w:lang w:val="en-GB"/>
        </w:rPr>
      </w:pPr>
      <w:r w:rsidRPr="00471580">
        <w:rPr>
          <w:lang w:val="en-GB"/>
        </w:rPr>
        <w:t>18.</w:t>
      </w:r>
      <w:r w:rsidRPr="00471580">
        <w:rPr>
          <w:lang w:val="en-GB"/>
        </w:rPr>
        <w:tab/>
        <w:t xml:space="preserve">White, E. P., Ernest, S. K. M., Kerkhoff, A. J. &amp; Enquist, B. J. Relationships between body size and abundance in ecology. </w:t>
      </w:r>
      <w:r w:rsidRPr="00471580">
        <w:rPr>
          <w:i/>
          <w:iCs/>
          <w:lang w:val="en-GB"/>
        </w:rPr>
        <w:t>Trends in Ecology &amp; Evolution</w:t>
      </w:r>
      <w:r w:rsidRPr="00471580">
        <w:rPr>
          <w:lang w:val="en-GB"/>
        </w:rPr>
        <w:t xml:space="preserve"> </w:t>
      </w:r>
      <w:r w:rsidRPr="00471580">
        <w:rPr>
          <w:b/>
          <w:bCs/>
          <w:lang w:val="en-GB"/>
        </w:rPr>
        <w:t>22</w:t>
      </w:r>
      <w:r w:rsidRPr="00471580">
        <w:rPr>
          <w:lang w:val="en-GB"/>
        </w:rPr>
        <w:t>, 323–330 (2007).</w:t>
      </w:r>
    </w:p>
    <w:p w14:paraId="42F623D8" w14:textId="77777777" w:rsidR="00471580" w:rsidRPr="00471580" w:rsidRDefault="00471580" w:rsidP="00471580">
      <w:pPr>
        <w:pStyle w:val="Bibliography"/>
        <w:rPr>
          <w:lang w:val="en-GB"/>
        </w:rPr>
      </w:pPr>
      <w:r w:rsidRPr="00471580">
        <w:rPr>
          <w:lang w:val="en-GB"/>
        </w:rPr>
        <w:t>19.</w:t>
      </w:r>
      <w:r w:rsidRPr="00471580">
        <w:rPr>
          <w:lang w:val="en-GB"/>
        </w:rPr>
        <w:tab/>
        <w:t xml:space="preserve">Heneghan, R. F., Hatton, I. A. &amp; Galbraith, E. D. Climate change impacts on marine ecosystems through the lens of the size spectrum. </w:t>
      </w:r>
      <w:r w:rsidRPr="00471580">
        <w:rPr>
          <w:i/>
          <w:iCs/>
          <w:lang w:val="en-GB"/>
        </w:rPr>
        <w:t>Emerging Topics in Life Sciences</w:t>
      </w:r>
      <w:r w:rsidRPr="00471580">
        <w:rPr>
          <w:lang w:val="en-GB"/>
        </w:rPr>
        <w:t xml:space="preserve"> </w:t>
      </w:r>
      <w:r w:rsidRPr="00471580">
        <w:rPr>
          <w:b/>
          <w:bCs/>
          <w:lang w:val="en-GB"/>
        </w:rPr>
        <w:t>3</w:t>
      </w:r>
      <w:r w:rsidRPr="00471580">
        <w:rPr>
          <w:lang w:val="en-GB"/>
        </w:rPr>
        <w:t>, 233–243 (2019).</w:t>
      </w:r>
    </w:p>
    <w:p w14:paraId="77C9F573" w14:textId="77777777" w:rsidR="00471580" w:rsidRPr="00471580" w:rsidRDefault="00471580" w:rsidP="00471580">
      <w:pPr>
        <w:pStyle w:val="Bibliography"/>
        <w:rPr>
          <w:lang w:val="en-GB"/>
        </w:rPr>
      </w:pPr>
      <w:r w:rsidRPr="00471580">
        <w:rPr>
          <w:lang w:val="en-GB"/>
        </w:rPr>
        <w:t>20.</w:t>
      </w:r>
      <w:r w:rsidRPr="00471580">
        <w:rPr>
          <w:lang w:val="en-GB"/>
        </w:rPr>
        <w:tab/>
        <w:t xml:space="preserve">Andersen, K. H. </w:t>
      </w:r>
      <w:r w:rsidRPr="00471580">
        <w:rPr>
          <w:i/>
          <w:iCs/>
          <w:lang w:val="en-GB"/>
        </w:rPr>
        <w:t>Fish Ecology, Evolution, and Exploitation: A New Theoretical Synthesis</w:t>
      </w:r>
      <w:r w:rsidRPr="00471580">
        <w:rPr>
          <w:lang w:val="en-GB"/>
        </w:rPr>
        <w:t>. (Princeton University Press, 2019).</w:t>
      </w:r>
    </w:p>
    <w:p w14:paraId="19DA30C5" w14:textId="77777777" w:rsidR="00471580" w:rsidRPr="00471580" w:rsidRDefault="00471580" w:rsidP="00471580">
      <w:pPr>
        <w:pStyle w:val="Bibliography"/>
        <w:rPr>
          <w:lang w:val="en-GB"/>
        </w:rPr>
      </w:pPr>
      <w:r w:rsidRPr="00471580">
        <w:rPr>
          <w:lang w:val="en-GB"/>
        </w:rPr>
        <w:t>21.</w:t>
      </w:r>
      <w:r w:rsidRPr="00471580">
        <w:rPr>
          <w:lang w:val="en-GB"/>
        </w:rPr>
        <w:tab/>
        <w:t xml:space="preserve">Blanchard, J. L. </w:t>
      </w:r>
      <w:r w:rsidRPr="00471580">
        <w:rPr>
          <w:i/>
          <w:iCs/>
          <w:lang w:val="en-GB"/>
        </w:rPr>
        <w:t>et al.</w:t>
      </w:r>
      <w:r w:rsidRPr="00471580">
        <w:rPr>
          <w:lang w:val="en-GB"/>
        </w:rPr>
        <w:t xml:space="preserve"> Do climate and fishing influence size-based indicators of Celtic Sea fish community structure? </w:t>
      </w:r>
      <w:r w:rsidRPr="00471580">
        <w:rPr>
          <w:i/>
          <w:iCs/>
          <w:lang w:val="en-GB"/>
        </w:rPr>
        <w:t>ICES Journal of Marine Science</w:t>
      </w:r>
      <w:r w:rsidRPr="00471580">
        <w:rPr>
          <w:lang w:val="en-GB"/>
        </w:rPr>
        <w:t xml:space="preserve"> </w:t>
      </w:r>
      <w:r w:rsidRPr="00471580">
        <w:rPr>
          <w:b/>
          <w:bCs/>
          <w:lang w:val="en-GB"/>
        </w:rPr>
        <w:t>62</w:t>
      </w:r>
      <w:r w:rsidRPr="00471580">
        <w:rPr>
          <w:lang w:val="en-GB"/>
        </w:rPr>
        <w:t>, 405–411 (2005).</w:t>
      </w:r>
    </w:p>
    <w:p w14:paraId="628DAFEF" w14:textId="77777777" w:rsidR="00471580" w:rsidRPr="00471580" w:rsidRDefault="00471580" w:rsidP="00471580">
      <w:pPr>
        <w:pStyle w:val="Bibliography"/>
        <w:rPr>
          <w:lang w:val="en-GB"/>
        </w:rPr>
      </w:pPr>
      <w:r w:rsidRPr="00471580">
        <w:rPr>
          <w:lang w:val="en-GB"/>
        </w:rPr>
        <w:t>22.</w:t>
      </w:r>
      <w:r w:rsidRPr="00471580">
        <w:rPr>
          <w:lang w:val="en-GB"/>
        </w:rPr>
        <w:tab/>
        <w:t xml:space="preserve">Barnett, L. A. K., Branch, T. A., Ranasinghe, R. A. &amp; Essington, T. E. Old-Growth Fishes Become Scarce under Fishing. </w:t>
      </w:r>
      <w:r w:rsidRPr="00471580">
        <w:rPr>
          <w:i/>
          <w:iCs/>
          <w:lang w:val="en-GB"/>
        </w:rPr>
        <w:t>Current Biology</w:t>
      </w:r>
      <w:r w:rsidRPr="00471580">
        <w:rPr>
          <w:lang w:val="en-GB"/>
        </w:rPr>
        <w:t xml:space="preserve"> </w:t>
      </w:r>
      <w:r w:rsidRPr="00471580">
        <w:rPr>
          <w:b/>
          <w:bCs/>
          <w:lang w:val="en-GB"/>
        </w:rPr>
        <w:t>27</w:t>
      </w:r>
      <w:r w:rsidRPr="00471580">
        <w:rPr>
          <w:lang w:val="en-GB"/>
        </w:rPr>
        <w:t>, 2843-2848.e2 (2017).</w:t>
      </w:r>
    </w:p>
    <w:p w14:paraId="70A350C4" w14:textId="77777777" w:rsidR="00471580" w:rsidRPr="00471580" w:rsidRDefault="00471580" w:rsidP="00471580">
      <w:pPr>
        <w:pStyle w:val="Bibliography"/>
        <w:rPr>
          <w:lang w:val="en-GB"/>
        </w:rPr>
      </w:pPr>
      <w:r w:rsidRPr="00471580">
        <w:rPr>
          <w:lang w:val="en-GB"/>
        </w:rPr>
        <w:t>23.</w:t>
      </w:r>
      <w:r w:rsidRPr="00471580">
        <w:rPr>
          <w:lang w:val="en-GB"/>
        </w:rPr>
        <w:tab/>
        <w:t xml:space="preserve">Daufresne, M., Lengfellner, K. &amp; Sommer, U. Global warming benefits the small in aquatic ecosystems. </w:t>
      </w:r>
      <w:r w:rsidRPr="00471580">
        <w:rPr>
          <w:i/>
          <w:iCs/>
          <w:lang w:val="en-GB"/>
        </w:rPr>
        <w:t>Proceedings of the National Academy of Sciences, USA</w:t>
      </w:r>
      <w:r w:rsidRPr="00471580">
        <w:rPr>
          <w:lang w:val="en-GB"/>
        </w:rPr>
        <w:t xml:space="preserve"> </w:t>
      </w:r>
      <w:r w:rsidRPr="00471580">
        <w:rPr>
          <w:b/>
          <w:bCs/>
          <w:lang w:val="en-GB"/>
        </w:rPr>
        <w:t>106</w:t>
      </w:r>
      <w:r w:rsidRPr="00471580">
        <w:rPr>
          <w:lang w:val="en-GB"/>
        </w:rPr>
        <w:t>, 12788–12793 (2009).</w:t>
      </w:r>
    </w:p>
    <w:p w14:paraId="445E7374" w14:textId="77777777" w:rsidR="00471580" w:rsidRPr="00471580" w:rsidRDefault="00471580" w:rsidP="00471580">
      <w:pPr>
        <w:pStyle w:val="Bibliography"/>
        <w:rPr>
          <w:lang w:val="en-GB"/>
        </w:rPr>
      </w:pPr>
      <w:r w:rsidRPr="00471580">
        <w:rPr>
          <w:lang w:val="en-GB"/>
        </w:rPr>
        <w:t>24.</w:t>
      </w:r>
      <w:r w:rsidRPr="00471580">
        <w:rPr>
          <w:lang w:val="en-GB"/>
        </w:rPr>
        <w:tab/>
        <w:t xml:space="preserve">Lindmark, M., Ohlberger, J. &amp; Gårdmark, A. Optimum growth temperature declines with body size within fish species. </w:t>
      </w:r>
      <w:r w:rsidRPr="00471580">
        <w:rPr>
          <w:i/>
          <w:iCs/>
          <w:lang w:val="en-GB"/>
        </w:rPr>
        <w:t>Global Change Biology</w:t>
      </w:r>
      <w:r w:rsidRPr="00471580">
        <w:rPr>
          <w:lang w:val="en-GB"/>
        </w:rPr>
        <w:t xml:space="preserve"> </w:t>
      </w:r>
      <w:r w:rsidRPr="00471580">
        <w:rPr>
          <w:b/>
          <w:bCs/>
          <w:lang w:val="en-GB"/>
        </w:rPr>
        <w:t>28</w:t>
      </w:r>
      <w:r w:rsidRPr="00471580">
        <w:rPr>
          <w:lang w:val="en-GB"/>
        </w:rPr>
        <w:t>, 2259–2271 (2022).</w:t>
      </w:r>
    </w:p>
    <w:p w14:paraId="767FF38B" w14:textId="77777777" w:rsidR="00471580" w:rsidRPr="00471580" w:rsidRDefault="00471580" w:rsidP="00471580">
      <w:pPr>
        <w:pStyle w:val="Bibliography"/>
        <w:rPr>
          <w:lang w:val="en-GB"/>
        </w:rPr>
      </w:pPr>
      <w:r w:rsidRPr="00471580">
        <w:rPr>
          <w:lang w:val="en-GB"/>
        </w:rPr>
        <w:t>25.</w:t>
      </w:r>
      <w:r w:rsidRPr="00471580">
        <w:rPr>
          <w:lang w:val="en-GB"/>
        </w:rPr>
        <w:tab/>
        <w:t xml:space="preserve">Brett, J. R., Shelbourn, J. E. &amp; Shoop, C. T. Growth rate and body composition of fingerling sockeye salmon, </w:t>
      </w:r>
      <w:r w:rsidRPr="00471580">
        <w:rPr>
          <w:i/>
          <w:iCs/>
          <w:lang w:val="en-GB"/>
        </w:rPr>
        <w:t>Oncorhynchus nerka</w:t>
      </w:r>
      <w:r w:rsidRPr="00471580">
        <w:rPr>
          <w:lang w:val="en-GB"/>
        </w:rPr>
        <w:t xml:space="preserve">, in relation to temperature and ration size. </w:t>
      </w:r>
      <w:r w:rsidRPr="00471580">
        <w:rPr>
          <w:i/>
          <w:iCs/>
          <w:lang w:val="en-GB"/>
        </w:rPr>
        <w:t>J. Fish. Res. Bd. Can.</w:t>
      </w:r>
      <w:r w:rsidRPr="00471580">
        <w:rPr>
          <w:lang w:val="en-GB"/>
        </w:rPr>
        <w:t xml:space="preserve"> </w:t>
      </w:r>
      <w:r w:rsidRPr="00471580">
        <w:rPr>
          <w:b/>
          <w:bCs/>
          <w:lang w:val="en-GB"/>
        </w:rPr>
        <w:t>26</w:t>
      </w:r>
      <w:r w:rsidRPr="00471580">
        <w:rPr>
          <w:lang w:val="en-GB"/>
        </w:rPr>
        <w:t>, 2363–2394 (1969).</w:t>
      </w:r>
    </w:p>
    <w:p w14:paraId="25AF0380" w14:textId="77777777" w:rsidR="00471580" w:rsidRPr="00471580" w:rsidRDefault="00471580" w:rsidP="00471580">
      <w:pPr>
        <w:pStyle w:val="Bibliography"/>
        <w:rPr>
          <w:lang w:val="en-GB"/>
        </w:rPr>
      </w:pPr>
      <w:r w:rsidRPr="00471580">
        <w:rPr>
          <w:lang w:val="en-GB"/>
        </w:rPr>
        <w:lastRenderedPageBreak/>
        <w:t>26.</w:t>
      </w:r>
      <w:r w:rsidRPr="00471580">
        <w:rPr>
          <w:lang w:val="en-GB"/>
        </w:rPr>
        <w:tab/>
        <w:t xml:space="preserve">Baudron, A. R., Needle, C. L., Rijnsdorp, A. D. &amp; Marshall, C. T. Warming temperatures and smaller body sizes: synchronous changes in growth of North Sea fishes. </w:t>
      </w:r>
      <w:r w:rsidRPr="00471580">
        <w:rPr>
          <w:i/>
          <w:iCs/>
          <w:lang w:val="en-GB"/>
        </w:rPr>
        <w:t>Global Change Biology</w:t>
      </w:r>
      <w:r w:rsidRPr="00471580">
        <w:rPr>
          <w:lang w:val="en-GB"/>
        </w:rPr>
        <w:t xml:space="preserve"> </w:t>
      </w:r>
      <w:r w:rsidRPr="00471580">
        <w:rPr>
          <w:b/>
          <w:bCs/>
          <w:lang w:val="en-GB"/>
        </w:rPr>
        <w:t>20</w:t>
      </w:r>
      <w:r w:rsidRPr="00471580">
        <w:rPr>
          <w:lang w:val="en-GB"/>
        </w:rPr>
        <w:t>, 1023–1031 (2014).</w:t>
      </w:r>
    </w:p>
    <w:p w14:paraId="4625FD79" w14:textId="77777777" w:rsidR="00471580" w:rsidRPr="00471580" w:rsidRDefault="00471580" w:rsidP="00471580">
      <w:pPr>
        <w:pStyle w:val="Bibliography"/>
        <w:rPr>
          <w:lang w:val="en-GB"/>
        </w:rPr>
      </w:pPr>
      <w:r w:rsidRPr="00471580">
        <w:rPr>
          <w:lang w:val="en-GB"/>
        </w:rPr>
        <w:t>27.</w:t>
      </w:r>
      <w:r w:rsidRPr="00471580">
        <w:rPr>
          <w:lang w:val="en-GB"/>
        </w:rPr>
        <w:tab/>
        <w:t xml:space="preserve">Belkin, I. M. Rapid warming of large marine ecosystems. </w:t>
      </w:r>
      <w:r w:rsidRPr="00471580">
        <w:rPr>
          <w:i/>
          <w:iCs/>
          <w:lang w:val="en-GB"/>
        </w:rPr>
        <w:t>Progress in Oceanography</w:t>
      </w:r>
      <w:r w:rsidRPr="00471580">
        <w:rPr>
          <w:lang w:val="en-GB"/>
        </w:rPr>
        <w:t xml:space="preserve"> </w:t>
      </w:r>
      <w:r w:rsidRPr="00471580">
        <w:rPr>
          <w:b/>
          <w:bCs/>
          <w:lang w:val="en-GB"/>
        </w:rPr>
        <w:t>81</w:t>
      </w:r>
      <w:r w:rsidRPr="00471580">
        <w:rPr>
          <w:lang w:val="en-GB"/>
        </w:rPr>
        <w:t>, 207–213 (2009).</w:t>
      </w:r>
    </w:p>
    <w:p w14:paraId="3A79D8BC" w14:textId="77777777" w:rsidR="00471580" w:rsidRPr="00471580" w:rsidRDefault="00471580" w:rsidP="00471580">
      <w:pPr>
        <w:pStyle w:val="Bibliography"/>
        <w:rPr>
          <w:lang w:val="en-GB"/>
        </w:rPr>
      </w:pPr>
      <w:r w:rsidRPr="00471580">
        <w:rPr>
          <w:lang w:val="en-GB"/>
        </w:rPr>
        <w:t>28.</w:t>
      </w:r>
      <w:r w:rsidRPr="00471580">
        <w:rPr>
          <w:lang w:val="en-GB"/>
        </w:rPr>
        <w:tab/>
        <w:t xml:space="preserve">Pauly, D. The gill-oxygen limitation theory (GOLT) and its critics. </w:t>
      </w:r>
      <w:r w:rsidRPr="00471580">
        <w:rPr>
          <w:i/>
          <w:iCs/>
          <w:lang w:val="en-GB"/>
        </w:rPr>
        <w:t>Science Advances</w:t>
      </w:r>
      <w:r w:rsidRPr="00471580">
        <w:rPr>
          <w:lang w:val="en-GB"/>
        </w:rPr>
        <w:t xml:space="preserve"> </w:t>
      </w:r>
      <w:r w:rsidRPr="00471580">
        <w:rPr>
          <w:b/>
          <w:bCs/>
          <w:lang w:val="en-GB"/>
        </w:rPr>
        <w:t>7</w:t>
      </w:r>
      <w:r w:rsidRPr="00471580">
        <w:rPr>
          <w:lang w:val="en-GB"/>
        </w:rPr>
        <w:t>, eabc6050 (2021).</w:t>
      </w:r>
    </w:p>
    <w:p w14:paraId="6F7C6C9A" w14:textId="77777777" w:rsidR="00471580" w:rsidRPr="00471580" w:rsidRDefault="00471580" w:rsidP="00471580">
      <w:pPr>
        <w:pStyle w:val="Bibliography"/>
        <w:rPr>
          <w:lang w:val="en-GB"/>
        </w:rPr>
      </w:pPr>
      <w:r w:rsidRPr="00471580">
        <w:rPr>
          <w:lang w:val="en-GB"/>
        </w:rPr>
        <w:t>29.</w:t>
      </w:r>
      <w:r w:rsidRPr="00471580">
        <w:rPr>
          <w:lang w:val="en-GB"/>
        </w:rPr>
        <w:tab/>
        <w:t xml:space="preserve">Railsback, S. F. What We Don’t Know About the Effects of Temperature on Salmonid Growth. </w:t>
      </w:r>
      <w:r w:rsidRPr="00471580">
        <w:rPr>
          <w:i/>
          <w:iCs/>
          <w:lang w:val="en-GB"/>
        </w:rPr>
        <w:t>Transactions of the American Fisheries Society</w:t>
      </w:r>
      <w:r w:rsidRPr="00471580">
        <w:rPr>
          <w:lang w:val="en-GB"/>
        </w:rPr>
        <w:t xml:space="preserve"> </w:t>
      </w:r>
      <w:r w:rsidRPr="00471580">
        <w:rPr>
          <w:b/>
          <w:bCs/>
          <w:lang w:val="en-GB"/>
        </w:rPr>
        <w:t>151</w:t>
      </w:r>
      <w:r w:rsidRPr="00471580">
        <w:rPr>
          <w:lang w:val="en-GB"/>
        </w:rPr>
        <w:t>, 3–12 (2022).</w:t>
      </w:r>
    </w:p>
    <w:p w14:paraId="135F34A7" w14:textId="77777777" w:rsidR="00471580" w:rsidRPr="00471580" w:rsidRDefault="00471580" w:rsidP="00471580">
      <w:pPr>
        <w:pStyle w:val="Bibliography"/>
        <w:rPr>
          <w:lang w:val="en-GB"/>
        </w:rPr>
      </w:pPr>
      <w:r w:rsidRPr="00471580">
        <w:rPr>
          <w:lang w:val="en-GB"/>
        </w:rPr>
        <w:t>30.</w:t>
      </w:r>
      <w:r w:rsidRPr="00471580">
        <w:rPr>
          <w:lang w:val="en-GB"/>
        </w:rPr>
        <w:tab/>
        <w:t xml:space="preserve">Gårdmark, A. &amp; Huss, M. Individual variation and interactions explain food web responses to global warming. </w:t>
      </w:r>
      <w:r w:rsidRPr="00471580">
        <w:rPr>
          <w:i/>
          <w:iCs/>
          <w:lang w:val="en-GB"/>
        </w:rPr>
        <w:t>Philosophical Transactions of the Royal Society B: Biological Sciences</w:t>
      </w:r>
      <w:r w:rsidRPr="00471580">
        <w:rPr>
          <w:lang w:val="en-GB"/>
        </w:rPr>
        <w:t xml:space="preserve"> </w:t>
      </w:r>
      <w:r w:rsidRPr="00471580">
        <w:rPr>
          <w:b/>
          <w:bCs/>
          <w:lang w:val="en-GB"/>
        </w:rPr>
        <w:t>375</w:t>
      </w:r>
      <w:r w:rsidRPr="00471580">
        <w:rPr>
          <w:lang w:val="en-GB"/>
        </w:rPr>
        <w:t>, 20190449 (2020).</w:t>
      </w:r>
    </w:p>
    <w:p w14:paraId="4673A2F0" w14:textId="77777777" w:rsidR="00471580" w:rsidRPr="00471580" w:rsidRDefault="00471580" w:rsidP="00471580">
      <w:pPr>
        <w:pStyle w:val="Bibliography"/>
        <w:rPr>
          <w:lang w:val="en-GB"/>
        </w:rPr>
      </w:pPr>
      <w:r w:rsidRPr="00471580">
        <w:rPr>
          <w:lang w:val="en-GB"/>
        </w:rPr>
        <w:t>31.</w:t>
      </w:r>
      <w:r w:rsidRPr="00471580">
        <w:rPr>
          <w:lang w:val="en-GB"/>
        </w:rPr>
        <w:tab/>
        <w:t xml:space="preserve">McCoy, M. W. &amp; Gillooly, J. F. Predicting natural mortality rates of plants and animals. </w:t>
      </w:r>
      <w:r w:rsidRPr="00471580">
        <w:rPr>
          <w:i/>
          <w:iCs/>
          <w:lang w:val="en-GB"/>
        </w:rPr>
        <w:t>Ecology Letters</w:t>
      </w:r>
      <w:r w:rsidRPr="00471580">
        <w:rPr>
          <w:lang w:val="en-GB"/>
        </w:rPr>
        <w:t xml:space="preserve"> </w:t>
      </w:r>
      <w:r w:rsidRPr="00471580">
        <w:rPr>
          <w:b/>
          <w:bCs/>
          <w:lang w:val="en-GB"/>
        </w:rPr>
        <w:t>11</w:t>
      </w:r>
      <w:r w:rsidRPr="00471580">
        <w:rPr>
          <w:lang w:val="en-GB"/>
        </w:rPr>
        <w:t>, 710–716 (2008).</w:t>
      </w:r>
    </w:p>
    <w:p w14:paraId="5D3EBAD6" w14:textId="77777777" w:rsidR="00471580" w:rsidRPr="00471580" w:rsidRDefault="00471580" w:rsidP="00471580">
      <w:pPr>
        <w:pStyle w:val="Bibliography"/>
        <w:rPr>
          <w:lang w:val="en-GB"/>
        </w:rPr>
      </w:pPr>
      <w:r w:rsidRPr="00471580">
        <w:rPr>
          <w:lang w:val="en-GB"/>
        </w:rPr>
        <w:t>32.</w:t>
      </w:r>
      <w:r w:rsidRPr="00471580">
        <w:rPr>
          <w:lang w:val="en-GB"/>
        </w:rPr>
        <w:tab/>
        <w:t xml:space="preserve">Munch, S. B. &amp; Salinas, S. Latitudinal variation in lifespan within species is explained by the metabolic theory of ecology. </w:t>
      </w:r>
      <w:r w:rsidRPr="00471580">
        <w:rPr>
          <w:i/>
          <w:iCs/>
          <w:lang w:val="en-GB"/>
        </w:rPr>
        <w:t>Proceedings of the National Academy of Sciences</w:t>
      </w:r>
      <w:r w:rsidRPr="00471580">
        <w:rPr>
          <w:lang w:val="en-GB"/>
        </w:rPr>
        <w:t xml:space="preserve"> </w:t>
      </w:r>
      <w:r w:rsidRPr="00471580">
        <w:rPr>
          <w:b/>
          <w:bCs/>
          <w:lang w:val="en-GB"/>
        </w:rPr>
        <w:t>106</w:t>
      </w:r>
      <w:r w:rsidRPr="00471580">
        <w:rPr>
          <w:lang w:val="en-GB"/>
        </w:rPr>
        <w:t>, 13860–13864 (2009).</w:t>
      </w:r>
    </w:p>
    <w:p w14:paraId="4A9281ED" w14:textId="77777777" w:rsidR="00471580" w:rsidRPr="00471580" w:rsidRDefault="00471580" w:rsidP="00471580">
      <w:pPr>
        <w:pStyle w:val="Bibliography"/>
        <w:rPr>
          <w:lang w:val="en-GB"/>
        </w:rPr>
      </w:pPr>
      <w:r w:rsidRPr="00471580">
        <w:rPr>
          <w:lang w:val="en-GB"/>
        </w:rPr>
        <w:t>33.</w:t>
      </w:r>
      <w:r w:rsidRPr="00471580">
        <w:rPr>
          <w:lang w:val="en-GB"/>
        </w:rPr>
        <w:tab/>
        <w:t xml:space="preserve">Biro, P. A., Post, J. R. &amp; Booth, D. J. Mechanisms for climate-induced mortality of fish populations in whole-lake experiments. </w:t>
      </w:r>
      <w:r w:rsidRPr="00471580">
        <w:rPr>
          <w:i/>
          <w:iCs/>
          <w:lang w:val="en-GB"/>
        </w:rPr>
        <w:t>Proceedings of the National Academy of Sciences</w:t>
      </w:r>
      <w:r w:rsidRPr="00471580">
        <w:rPr>
          <w:lang w:val="en-GB"/>
        </w:rPr>
        <w:t xml:space="preserve"> </w:t>
      </w:r>
      <w:r w:rsidRPr="00471580">
        <w:rPr>
          <w:b/>
          <w:bCs/>
          <w:lang w:val="en-GB"/>
        </w:rPr>
        <w:t>104</w:t>
      </w:r>
      <w:r w:rsidRPr="00471580">
        <w:rPr>
          <w:lang w:val="en-GB"/>
        </w:rPr>
        <w:t>, 9715–9719 (2007).</w:t>
      </w:r>
    </w:p>
    <w:p w14:paraId="718F474C" w14:textId="77777777" w:rsidR="00471580" w:rsidRPr="00471580" w:rsidRDefault="00471580" w:rsidP="00471580">
      <w:pPr>
        <w:pStyle w:val="Bibliography"/>
        <w:rPr>
          <w:lang w:val="en-GB"/>
        </w:rPr>
      </w:pPr>
      <w:r w:rsidRPr="00471580">
        <w:rPr>
          <w:lang w:val="en-GB"/>
        </w:rPr>
        <w:t>34.</w:t>
      </w:r>
      <w:r w:rsidRPr="00471580">
        <w:rPr>
          <w:lang w:val="en-GB"/>
        </w:rPr>
        <w:tab/>
        <w:t xml:space="preserve">Gislason, H., Daan, N., Rice, J. C. &amp; Pope, J. G. Size, growth, temperature and the natural mortality of marine fish: Natural mortality and size. </w:t>
      </w:r>
      <w:r w:rsidRPr="00471580">
        <w:rPr>
          <w:i/>
          <w:iCs/>
          <w:lang w:val="en-GB"/>
        </w:rPr>
        <w:t>Fish and Fisheries</w:t>
      </w:r>
      <w:r w:rsidRPr="00471580">
        <w:rPr>
          <w:lang w:val="en-GB"/>
        </w:rPr>
        <w:t xml:space="preserve"> </w:t>
      </w:r>
      <w:r w:rsidRPr="00471580">
        <w:rPr>
          <w:b/>
          <w:bCs/>
          <w:lang w:val="en-GB"/>
        </w:rPr>
        <w:t>11</w:t>
      </w:r>
      <w:r w:rsidRPr="00471580">
        <w:rPr>
          <w:lang w:val="en-GB"/>
        </w:rPr>
        <w:t>, 149–158 (2010).</w:t>
      </w:r>
    </w:p>
    <w:p w14:paraId="20AF2586" w14:textId="77777777" w:rsidR="00471580" w:rsidRPr="00471580" w:rsidRDefault="00471580" w:rsidP="00471580">
      <w:pPr>
        <w:pStyle w:val="Bibliography"/>
        <w:rPr>
          <w:lang w:val="en-GB"/>
        </w:rPr>
      </w:pPr>
      <w:r w:rsidRPr="00471580">
        <w:rPr>
          <w:lang w:val="en-GB"/>
        </w:rPr>
        <w:lastRenderedPageBreak/>
        <w:t>35.</w:t>
      </w:r>
      <w:r w:rsidRPr="00471580">
        <w:rPr>
          <w:lang w:val="en-GB"/>
        </w:rPr>
        <w:tab/>
        <w:t xml:space="preserve">Berggren, T., Bergström, U., Sundblad, G. &amp; Östman, Ö. Warmer water increases early body growth of northern pike (Esox lucius) but mortality has larger impact on decreasing body sizes. </w:t>
      </w:r>
      <w:r w:rsidRPr="00471580">
        <w:rPr>
          <w:i/>
          <w:iCs/>
          <w:lang w:val="en-GB"/>
        </w:rPr>
        <w:t>Can. J. Fish. Aquat. Sci.</w:t>
      </w:r>
      <w:r w:rsidRPr="00471580">
        <w:rPr>
          <w:lang w:val="en-GB"/>
        </w:rPr>
        <w:t xml:space="preserve"> (2021) doi:10.1139/cjfas-2020-0386.</w:t>
      </w:r>
    </w:p>
    <w:p w14:paraId="7A3F4358" w14:textId="77777777" w:rsidR="00471580" w:rsidRPr="00471580" w:rsidRDefault="00471580" w:rsidP="00471580">
      <w:pPr>
        <w:pStyle w:val="Bibliography"/>
        <w:rPr>
          <w:lang w:val="en-GB"/>
        </w:rPr>
      </w:pPr>
      <w:r w:rsidRPr="00471580">
        <w:rPr>
          <w:lang w:val="en-GB"/>
        </w:rPr>
        <w:t>36.</w:t>
      </w:r>
      <w:r w:rsidRPr="00471580">
        <w:rPr>
          <w:lang w:val="en-GB"/>
        </w:rPr>
        <w:tab/>
        <w:t xml:space="preserve">Ohlberger, J. Climate warming and ectotherm body size – from individual physiology to community ecology. </w:t>
      </w:r>
      <w:r w:rsidRPr="00471580">
        <w:rPr>
          <w:i/>
          <w:iCs/>
          <w:lang w:val="en-GB"/>
        </w:rPr>
        <w:t>Functional Ecology</w:t>
      </w:r>
      <w:r w:rsidRPr="00471580">
        <w:rPr>
          <w:lang w:val="en-GB"/>
        </w:rPr>
        <w:t xml:space="preserve"> </w:t>
      </w:r>
      <w:r w:rsidRPr="00471580">
        <w:rPr>
          <w:b/>
          <w:bCs/>
          <w:lang w:val="en-GB"/>
        </w:rPr>
        <w:t>27</w:t>
      </w:r>
      <w:r w:rsidRPr="00471580">
        <w:rPr>
          <w:lang w:val="en-GB"/>
        </w:rPr>
        <w:t>, 991–1001 (2013).</w:t>
      </w:r>
    </w:p>
    <w:p w14:paraId="6807739D" w14:textId="77777777" w:rsidR="00471580" w:rsidRPr="00471580" w:rsidRDefault="00471580" w:rsidP="00471580">
      <w:pPr>
        <w:pStyle w:val="Bibliography"/>
        <w:rPr>
          <w:lang w:val="en-GB"/>
        </w:rPr>
      </w:pPr>
      <w:r w:rsidRPr="00471580">
        <w:rPr>
          <w:lang w:val="en-GB"/>
        </w:rPr>
        <w:t>37.</w:t>
      </w:r>
      <w:r w:rsidRPr="00471580">
        <w:rPr>
          <w:lang w:val="en-GB"/>
        </w:rPr>
        <w:tab/>
        <w:t xml:space="preserve">Ohlberger, J., Ward, E. J., Schindler, D. E. &amp; Lewis, B. Demographic changes in Chinook salmon across the Northeast Pacific Ocean. </w:t>
      </w:r>
      <w:r w:rsidRPr="00471580">
        <w:rPr>
          <w:i/>
          <w:iCs/>
          <w:lang w:val="en-GB"/>
        </w:rPr>
        <w:t>Fish and Fisheries</w:t>
      </w:r>
      <w:r w:rsidRPr="00471580">
        <w:rPr>
          <w:lang w:val="en-GB"/>
        </w:rPr>
        <w:t xml:space="preserve"> </w:t>
      </w:r>
      <w:r w:rsidRPr="00471580">
        <w:rPr>
          <w:b/>
          <w:bCs/>
          <w:lang w:val="en-GB"/>
        </w:rPr>
        <w:t>19</w:t>
      </w:r>
      <w:r w:rsidRPr="00471580">
        <w:rPr>
          <w:lang w:val="en-GB"/>
        </w:rPr>
        <w:t>, 533–546 (2018).</w:t>
      </w:r>
    </w:p>
    <w:p w14:paraId="00EB3690" w14:textId="77777777" w:rsidR="00471580" w:rsidRPr="00095AF9" w:rsidRDefault="00471580" w:rsidP="00471580">
      <w:pPr>
        <w:pStyle w:val="Bibliography"/>
        <w:rPr>
          <w:lang w:val="sv-SE"/>
        </w:rPr>
      </w:pPr>
      <w:r w:rsidRPr="00471580">
        <w:rPr>
          <w:lang w:val="en-GB"/>
        </w:rPr>
        <w:t>38.</w:t>
      </w:r>
      <w:r w:rsidRPr="00471580">
        <w:rPr>
          <w:lang w:val="en-GB"/>
        </w:rPr>
        <w:tab/>
        <w:t xml:space="preserve">Audzijonyte, A. </w:t>
      </w:r>
      <w:r w:rsidRPr="00471580">
        <w:rPr>
          <w:i/>
          <w:iCs/>
          <w:lang w:val="en-GB"/>
        </w:rPr>
        <w:t>et al.</w:t>
      </w:r>
      <w:r w:rsidRPr="00471580">
        <w:rPr>
          <w:lang w:val="en-GB"/>
        </w:rPr>
        <w:t xml:space="preserve"> Fish body sizes change with temperature but not all species shrink with warming. </w:t>
      </w:r>
      <w:r w:rsidRPr="00095AF9">
        <w:rPr>
          <w:i/>
          <w:iCs/>
          <w:lang w:val="sv-SE"/>
        </w:rPr>
        <w:t>Nat Ecol Evol</w:t>
      </w:r>
      <w:r w:rsidRPr="00095AF9">
        <w:rPr>
          <w:lang w:val="sv-SE"/>
        </w:rPr>
        <w:t xml:space="preserve"> </w:t>
      </w:r>
      <w:r w:rsidRPr="00095AF9">
        <w:rPr>
          <w:b/>
          <w:bCs/>
          <w:lang w:val="sv-SE"/>
        </w:rPr>
        <w:t>4</w:t>
      </w:r>
      <w:r w:rsidRPr="00095AF9">
        <w:rPr>
          <w:lang w:val="sv-SE"/>
        </w:rPr>
        <w:t>, 809–814 (2020).</w:t>
      </w:r>
    </w:p>
    <w:p w14:paraId="5A98F4B3" w14:textId="77777777" w:rsidR="00471580" w:rsidRPr="00095AF9" w:rsidRDefault="00471580" w:rsidP="00471580">
      <w:pPr>
        <w:pStyle w:val="Bibliography"/>
        <w:rPr>
          <w:lang w:val="sv-SE"/>
        </w:rPr>
      </w:pPr>
      <w:r w:rsidRPr="00095AF9">
        <w:rPr>
          <w:lang w:val="sv-SE"/>
        </w:rPr>
        <w:t>39.</w:t>
      </w:r>
      <w:r w:rsidRPr="00095AF9">
        <w:rPr>
          <w:lang w:val="sv-SE"/>
        </w:rPr>
        <w:tab/>
        <w:t xml:space="preserve">Adill, A., Mo, K., Sevastik, A., Olsson, J. &amp; Bergström, L. </w:t>
      </w:r>
      <w:r w:rsidRPr="00095AF9">
        <w:rPr>
          <w:i/>
          <w:iCs/>
          <w:lang w:val="sv-SE"/>
        </w:rPr>
        <w:t>Biologisk recipientkontroll vid Forsmarks kärnkraftverk (in Swedish)</w:t>
      </w:r>
      <w:r w:rsidRPr="00095AF9">
        <w:rPr>
          <w:lang w:val="sv-SE"/>
        </w:rPr>
        <w:t>. https://pub.epsilon.slu.se/11349/ (2013).</w:t>
      </w:r>
    </w:p>
    <w:p w14:paraId="38F04E52" w14:textId="77777777" w:rsidR="00471580" w:rsidRPr="00471580" w:rsidRDefault="00471580" w:rsidP="00471580">
      <w:pPr>
        <w:pStyle w:val="Bibliography"/>
        <w:rPr>
          <w:lang w:val="en-GB"/>
        </w:rPr>
      </w:pPr>
      <w:r w:rsidRPr="00471580">
        <w:rPr>
          <w:lang w:val="en-GB"/>
        </w:rPr>
        <w:t>40.</w:t>
      </w:r>
      <w:r w:rsidRPr="00471580">
        <w:rPr>
          <w:lang w:val="en-GB"/>
        </w:rPr>
        <w:tab/>
        <w:t xml:space="preserve">Huss, M., Lindmark, M., Jacobson, P., van Dorst, R. M. &amp; Gårdmark, A. Experimental evidence of gradual size‐dependent shifts in body size and growth of fish in response to warming. </w:t>
      </w:r>
      <w:r w:rsidRPr="00471580">
        <w:rPr>
          <w:i/>
          <w:iCs/>
          <w:lang w:val="en-GB"/>
        </w:rPr>
        <w:t>Glob Change Biol</w:t>
      </w:r>
      <w:r w:rsidRPr="00471580">
        <w:rPr>
          <w:lang w:val="en-GB"/>
        </w:rPr>
        <w:t xml:space="preserve"> </w:t>
      </w:r>
      <w:r w:rsidRPr="00471580">
        <w:rPr>
          <w:b/>
          <w:bCs/>
          <w:lang w:val="en-GB"/>
        </w:rPr>
        <w:t>25</w:t>
      </w:r>
      <w:r w:rsidRPr="00471580">
        <w:rPr>
          <w:lang w:val="en-GB"/>
        </w:rPr>
        <w:t>, 2285–2295 (2019).</w:t>
      </w:r>
    </w:p>
    <w:p w14:paraId="75F9762E" w14:textId="77777777" w:rsidR="00471580" w:rsidRPr="00095AF9" w:rsidRDefault="00471580" w:rsidP="00471580">
      <w:pPr>
        <w:pStyle w:val="Bibliography"/>
        <w:rPr>
          <w:lang w:val="sv-SE"/>
        </w:rPr>
      </w:pPr>
      <w:r w:rsidRPr="00471580">
        <w:rPr>
          <w:lang w:val="en-GB"/>
        </w:rPr>
        <w:t>41.</w:t>
      </w:r>
      <w:r w:rsidRPr="00471580">
        <w:rPr>
          <w:lang w:val="en-GB"/>
        </w:rPr>
        <w:tab/>
        <w:t xml:space="preserve">Björklund, M., Aho, T. &amp; Behrmann-Godel, J. Isolation over 35 years in a heated biotest basin causes selection on MHC class IIß genes in the European perch (Perca fluviatilis L.). </w:t>
      </w:r>
      <w:r w:rsidRPr="00095AF9">
        <w:rPr>
          <w:i/>
          <w:iCs/>
          <w:lang w:val="sv-SE"/>
        </w:rPr>
        <w:t>Ecol Evol</w:t>
      </w:r>
      <w:r w:rsidRPr="00095AF9">
        <w:rPr>
          <w:lang w:val="sv-SE"/>
        </w:rPr>
        <w:t xml:space="preserve"> </w:t>
      </w:r>
      <w:r w:rsidRPr="00095AF9">
        <w:rPr>
          <w:b/>
          <w:bCs/>
          <w:lang w:val="sv-SE"/>
        </w:rPr>
        <w:t>5</w:t>
      </w:r>
      <w:r w:rsidRPr="00095AF9">
        <w:rPr>
          <w:lang w:val="sv-SE"/>
        </w:rPr>
        <w:t>, 1440–1455 (2015).</w:t>
      </w:r>
    </w:p>
    <w:p w14:paraId="7E37AD1B" w14:textId="77777777" w:rsidR="00471580" w:rsidRPr="00095AF9" w:rsidRDefault="00471580" w:rsidP="00471580">
      <w:pPr>
        <w:pStyle w:val="Bibliography"/>
        <w:rPr>
          <w:lang w:val="sv-SE"/>
        </w:rPr>
      </w:pPr>
      <w:r w:rsidRPr="00095AF9">
        <w:rPr>
          <w:lang w:val="sv-SE"/>
        </w:rPr>
        <w:t>42.</w:t>
      </w:r>
      <w:r w:rsidRPr="00095AF9">
        <w:rPr>
          <w:lang w:val="sv-SE"/>
        </w:rPr>
        <w:tab/>
        <w:t xml:space="preserve">Thoresson, G. </w:t>
      </w:r>
      <w:r w:rsidRPr="00095AF9">
        <w:rPr>
          <w:i/>
          <w:iCs/>
          <w:lang w:val="sv-SE"/>
        </w:rPr>
        <w:t>Metoder för övervakning av kustfiskbestånd (in Swedish)</w:t>
      </w:r>
      <w:r w:rsidRPr="00095AF9">
        <w:rPr>
          <w:lang w:val="sv-SE"/>
        </w:rPr>
        <w:t>. http://urn.kb.se/resolve?urn=urn:nbn:se:havochvatten:diva-317 (1996).</w:t>
      </w:r>
    </w:p>
    <w:p w14:paraId="38F8E250" w14:textId="77777777" w:rsidR="00471580" w:rsidRPr="00471580" w:rsidRDefault="00471580" w:rsidP="00471580">
      <w:pPr>
        <w:pStyle w:val="Bibliography"/>
        <w:rPr>
          <w:lang w:val="en-GB"/>
        </w:rPr>
      </w:pPr>
      <w:r w:rsidRPr="00471580">
        <w:rPr>
          <w:lang w:val="en-GB"/>
        </w:rPr>
        <w:t>43.</w:t>
      </w:r>
      <w:r w:rsidRPr="00471580">
        <w:rPr>
          <w:lang w:val="en-GB"/>
        </w:rPr>
        <w:tab/>
        <w:t xml:space="preserve">Morrongiello, J. R. &amp; Thresher, R. E. A statistical framework to explore ontogenetic growth variation among individuals and populations: a marine fish example. </w:t>
      </w:r>
      <w:r w:rsidRPr="00471580">
        <w:rPr>
          <w:i/>
          <w:iCs/>
          <w:lang w:val="en-GB"/>
        </w:rPr>
        <w:t>Ecological Monographs</w:t>
      </w:r>
      <w:r w:rsidRPr="00471580">
        <w:rPr>
          <w:lang w:val="en-GB"/>
        </w:rPr>
        <w:t xml:space="preserve"> </w:t>
      </w:r>
      <w:r w:rsidRPr="00471580">
        <w:rPr>
          <w:b/>
          <w:bCs/>
          <w:lang w:val="en-GB"/>
        </w:rPr>
        <w:t>85</w:t>
      </w:r>
      <w:r w:rsidRPr="00471580">
        <w:rPr>
          <w:lang w:val="en-GB"/>
        </w:rPr>
        <w:t>, 93–115 (2015).</w:t>
      </w:r>
    </w:p>
    <w:p w14:paraId="3F0EFA7E" w14:textId="77777777" w:rsidR="00471580" w:rsidRPr="00471580" w:rsidRDefault="00471580" w:rsidP="00471580">
      <w:pPr>
        <w:pStyle w:val="Bibliography"/>
        <w:rPr>
          <w:lang w:val="en-GB"/>
        </w:rPr>
      </w:pPr>
      <w:r w:rsidRPr="00471580">
        <w:rPr>
          <w:lang w:val="en-GB"/>
        </w:rPr>
        <w:t>44.</w:t>
      </w:r>
      <w:r w:rsidRPr="00471580">
        <w:rPr>
          <w:lang w:val="en-GB"/>
        </w:rPr>
        <w:tab/>
        <w:t xml:space="preserve">Wesner, J. S. &amp; Pomeranz, J. P. F. Choosing priors in Bayesian ecological models by simulating from the prior predictive distribution. </w:t>
      </w:r>
      <w:r w:rsidRPr="00471580">
        <w:rPr>
          <w:i/>
          <w:iCs/>
          <w:lang w:val="en-GB"/>
        </w:rPr>
        <w:t>Ecosphere</w:t>
      </w:r>
      <w:r w:rsidRPr="00471580">
        <w:rPr>
          <w:lang w:val="en-GB"/>
        </w:rPr>
        <w:t xml:space="preserve"> </w:t>
      </w:r>
      <w:r w:rsidRPr="00471580">
        <w:rPr>
          <w:b/>
          <w:bCs/>
          <w:lang w:val="en-GB"/>
        </w:rPr>
        <w:t>12</w:t>
      </w:r>
      <w:r w:rsidRPr="00471580">
        <w:rPr>
          <w:lang w:val="en-GB"/>
        </w:rPr>
        <w:t>, e03739 (2021).</w:t>
      </w:r>
    </w:p>
    <w:p w14:paraId="3CAC8F09" w14:textId="77777777" w:rsidR="00471580" w:rsidRPr="00471580" w:rsidRDefault="00471580" w:rsidP="00471580">
      <w:pPr>
        <w:pStyle w:val="Bibliography"/>
        <w:rPr>
          <w:lang w:val="en-GB"/>
        </w:rPr>
      </w:pPr>
      <w:r w:rsidRPr="00471580">
        <w:rPr>
          <w:lang w:val="en-GB"/>
        </w:rPr>
        <w:lastRenderedPageBreak/>
        <w:t>45.</w:t>
      </w:r>
      <w:r w:rsidRPr="00471580">
        <w:rPr>
          <w:lang w:val="en-GB"/>
        </w:rPr>
        <w:tab/>
        <w:t xml:space="preserve">Edwards, A. M., Robinson, J. P. W., Blanchard, J. L., Baum, J. K. &amp; Plank, M. J. Accounting for the bin structure of data removes bias when fitting size spectra. </w:t>
      </w:r>
      <w:r w:rsidRPr="00471580">
        <w:rPr>
          <w:i/>
          <w:iCs/>
          <w:lang w:val="en-GB"/>
        </w:rPr>
        <w:t>Marine Ecology Progress Series</w:t>
      </w:r>
      <w:r w:rsidRPr="00471580">
        <w:rPr>
          <w:lang w:val="en-GB"/>
        </w:rPr>
        <w:t xml:space="preserve"> </w:t>
      </w:r>
      <w:r w:rsidRPr="00471580">
        <w:rPr>
          <w:b/>
          <w:bCs/>
          <w:lang w:val="en-GB"/>
        </w:rPr>
        <w:t>636</w:t>
      </w:r>
      <w:r w:rsidRPr="00471580">
        <w:rPr>
          <w:lang w:val="en-GB"/>
        </w:rPr>
        <w:t>, 19–33 (2020).</w:t>
      </w:r>
    </w:p>
    <w:p w14:paraId="42F82F40" w14:textId="77777777" w:rsidR="00471580" w:rsidRPr="00471580" w:rsidRDefault="00471580" w:rsidP="00471580">
      <w:pPr>
        <w:pStyle w:val="Bibliography"/>
        <w:rPr>
          <w:lang w:val="en-GB"/>
        </w:rPr>
      </w:pPr>
      <w:r w:rsidRPr="00471580">
        <w:rPr>
          <w:lang w:val="en-GB"/>
        </w:rPr>
        <w:t>46.</w:t>
      </w:r>
      <w:r w:rsidRPr="00471580">
        <w:rPr>
          <w:lang w:val="en-GB"/>
        </w:rPr>
        <w:tab/>
        <w:t xml:space="preserve">Edwards, A. </w:t>
      </w:r>
      <w:r w:rsidRPr="00471580">
        <w:rPr>
          <w:i/>
          <w:iCs/>
          <w:lang w:val="en-GB"/>
        </w:rPr>
        <w:t>sizeSpectra: Fitting Size Spectra to Ecological Data Using Maximum Likelihood</w:t>
      </w:r>
      <w:r w:rsidRPr="00471580">
        <w:rPr>
          <w:lang w:val="en-GB"/>
        </w:rPr>
        <w:t>. (2020).</w:t>
      </w:r>
    </w:p>
    <w:p w14:paraId="46398211" w14:textId="77777777" w:rsidR="00471580" w:rsidRPr="00471580" w:rsidRDefault="00471580" w:rsidP="00471580">
      <w:pPr>
        <w:pStyle w:val="Bibliography"/>
        <w:rPr>
          <w:lang w:val="en-GB"/>
        </w:rPr>
      </w:pPr>
      <w:r w:rsidRPr="00471580">
        <w:rPr>
          <w:lang w:val="en-GB"/>
        </w:rPr>
        <w:t>47.</w:t>
      </w:r>
      <w:r w:rsidRPr="00471580">
        <w:rPr>
          <w:lang w:val="en-GB"/>
        </w:rPr>
        <w:tab/>
        <w:t xml:space="preserve">R Core Team. </w:t>
      </w:r>
      <w:r w:rsidRPr="00471580">
        <w:rPr>
          <w:i/>
          <w:iCs/>
          <w:lang w:val="en-GB"/>
        </w:rPr>
        <w:t>R: A Language and Environment for Statistical Computing. R Foundation for Statistical Computing</w:t>
      </w:r>
      <w:r w:rsidRPr="00471580">
        <w:rPr>
          <w:lang w:val="en-GB"/>
        </w:rPr>
        <w:t>. (2020).</w:t>
      </w:r>
    </w:p>
    <w:p w14:paraId="273F9B85" w14:textId="77777777" w:rsidR="00471580" w:rsidRPr="00471580" w:rsidRDefault="00471580" w:rsidP="00471580">
      <w:pPr>
        <w:pStyle w:val="Bibliography"/>
        <w:rPr>
          <w:lang w:val="en-GB"/>
        </w:rPr>
      </w:pPr>
      <w:r w:rsidRPr="00471580">
        <w:rPr>
          <w:lang w:val="en-GB"/>
        </w:rPr>
        <w:t>48.</w:t>
      </w:r>
      <w:r w:rsidRPr="00471580">
        <w:rPr>
          <w:lang w:val="en-GB"/>
        </w:rPr>
        <w:tab/>
        <w:t xml:space="preserve">Wickham, H. </w:t>
      </w:r>
      <w:r w:rsidRPr="00471580">
        <w:rPr>
          <w:i/>
          <w:iCs/>
          <w:lang w:val="en-GB"/>
        </w:rPr>
        <w:t>et al.</w:t>
      </w:r>
      <w:r w:rsidRPr="00471580">
        <w:rPr>
          <w:lang w:val="en-GB"/>
        </w:rPr>
        <w:t xml:space="preserve"> Welcome to the tidyverse. </w:t>
      </w:r>
      <w:r w:rsidRPr="00471580">
        <w:rPr>
          <w:i/>
          <w:iCs/>
          <w:lang w:val="en-GB"/>
        </w:rPr>
        <w:t>Journal of Open Source Software</w:t>
      </w:r>
      <w:r w:rsidRPr="00471580">
        <w:rPr>
          <w:lang w:val="en-GB"/>
        </w:rPr>
        <w:t xml:space="preserve"> 1686 (2019) doi:https://doi.org/10.21105/joss.01686.</w:t>
      </w:r>
    </w:p>
    <w:p w14:paraId="4E3E12E2" w14:textId="77777777" w:rsidR="00471580" w:rsidRPr="00471580" w:rsidRDefault="00471580" w:rsidP="00471580">
      <w:pPr>
        <w:pStyle w:val="Bibliography"/>
        <w:rPr>
          <w:lang w:val="en-GB"/>
        </w:rPr>
      </w:pPr>
      <w:r w:rsidRPr="00471580">
        <w:rPr>
          <w:lang w:val="en-GB"/>
        </w:rPr>
        <w:t>49.</w:t>
      </w:r>
      <w:r w:rsidRPr="00471580">
        <w:rPr>
          <w:lang w:val="en-GB"/>
        </w:rPr>
        <w:tab/>
        <w:t xml:space="preserve">Bürkner, P.-C. </w:t>
      </w:r>
      <w:r w:rsidRPr="00471580">
        <w:rPr>
          <w:b/>
          <w:bCs/>
          <w:lang w:val="en-GB"/>
        </w:rPr>
        <w:t>brms</w:t>
      </w:r>
      <w:r w:rsidRPr="00471580">
        <w:rPr>
          <w:lang w:val="en-GB"/>
        </w:rPr>
        <w:t xml:space="preserve"> : An </w:t>
      </w:r>
      <w:r w:rsidRPr="00471580">
        <w:rPr>
          <w:i/>
          <w:iCs/>
          <w:lang w:val="en-GB"/>
        </w:rPr>
        <w:t>R</w:t>
      </w:r>
      <w:r w:rsidRPr="00471580">
        <w:rPr>
          <w:lang w:val="en-GB"/>
        </w:rPr>
        <w:t xml:space="preserve"> Package for Bayesian Multilevel Models Using </w:t>
      </w:r>
      <w:r w:rsidRPr="00471580">
        <w:rPr>
          <w:i/>
          <w:iCs/>
          <w:lang w:val="en-GB"/>
        </w:rPr>
        <w:t>Stan</w:t>
      </w:r>
      <w:r w:rsidRPr="00471580">
        <w:rPr>
          <w:lang w:val="en-GB"/>
        </w:rPr>
        <w:t xml:space="preserve">. </w:t>
      </w:r>
      <w:r w:rsidRPr="00471580">
        <w:rPr>
          <w:i/>
          <w:iCs/>
          <w:lang w:val="en-GB"/>
        </w:rPr>
        <w:t>Journal of Statistical Software</w:t>
      </w:r>
      <w:r w:rsidRPr="00471580">
        <w:rPr>
          <w:lang w:val="en-GB"/>
        </w:rPr>
        <w:t xml:space="preserve"> </w:t>
      </w:r>
      <w:r w:rsidRPr="00471580">
        <w:rPr>
          <w:b/>
          <w:bCs/>
          <w:lang w:val="en-GB"/>
        </w:rPr>
        <w:t>80</w:t>
      </w:r>
      <w:r w:rsidRPr="00471580">
        <w:rPr>
          <w:lang w:val="en-GB"/>
        </w:rPr>
        <w:t>, (2017).</w:t>
      </w:r>
    </w:p>
    <w:p w14:paraId="3E675293" w14:textId="77777777" w:rsidR="00471580" w:rsidRPr="00471580" w:rsidRDefault="00471580" w:rsidP="00471580">
      <w:pPr>
        <w:pStyle w:val="Bibliography"/>
        <w:rPr>
          <w:lang w:val="en-GB"/>
        </w:rPr>
      </w:pPr>
      <w:r w:rsidRPr="00471580">
        <w:rPr>
          <w:lang w:val="en-GB"/>
        </w:rPr>
        <w:t>50.</w:t>
      </w:r>
      <w:r w:rsidRPr="00471580">
        <w:rPr>
          <w:lang w:val="en-GB"/>
        </w:rPr>
        <w:tab/>
        <w:t xml:space="preserve">Vehtari, A., Gelman, A. &amp; Gabry, J. Practical Bayesian model evaluation using leave-one-out cross-validation and WAIC. </w:t>
      </w:r>
      <w:r w:rsidRPr="00471580">
        <w:rPr>
          <w:i/>
          <w:iCs/>
          <w:lang w:val="en-GB"/>
        </w:rPr>
        <w:t>Stat Comput</w:t>
      </w:r>
      <w:r w:rsidRPr="00471580">
        <w:rPr>
          <w:lang w:val="en-GB"/>
        </w:rPr>
        <w:t xml:space="preserve"> </w:t>
      </w:r>
      <w:r w:rsidRPr="00471580">
        <w:rPr>
          <w:b/>
          <w:bCs/>
          <w:lang w:val="en-GB"/>
        </w:rPr>
        <w:t>27</w:t>
      </w:r>
      <w:r w:rsidRPr="00471580">
        <w:rPr>
          <w:lang w:val="en-GB"/>
        </w:rPr>
        <w:t>, 1413–1432 (2017).</w:t>
      </w:r>
    </w:p>
    <w:p w14:paraId="1CD7AF84" w14:textId="77777777" w:rsidR="00471580" w:rsidRPr="00471580" w:rsidRDefault="00471580" w:rsidP="00471580">
      <w:pPr>
        <w:pStyle w:val="Bibliography"/>
        <w:rPr>
          <w:lang w:val="en-GB"/>
        </w:rPr>
      </w:pPr>
      <w:r w:rsidRPr="00471580">
        <w:rPr>
          <w:lang w:val="en-GB"/>
        </w:rPr>
        <w:t>51.</w:t>
      </w:r>
      <w:r w:rsidRPr="00471580">
        <w:rPr>
          <w:lang w:val="en-GB"/>
        </w:rPr>
        <w:tab/>
        <w:t xml:space="preserve">Vehtari, A. </w:t>
      </w:r>
      <w:r w:rsidRPr="00471580">
        <w:rPr>
          <w:i/>
          <w:iCs/>
          <w:lang w:val="en-GB"/>
        </w:rPr>
        <w:t>et al.</w:t>
      </w:r>
      <w:r w:rsidRPr="00471580">
        <w:rPr>
          <w:lang w:val="en-GB"/>
        </w:rPr>
        <w:t xml:space="preserve"> </w:t>
      </w:r>
      <w:r w:rsidRPr="00471580">
        <w:rPr>
          <w:i/>
          <w:iCs/>
          <w:lang w:val="en-GB"/>
        </w:rPr>
        <w:t>loo: Efficient leave-one-out cross-validation and WAIC for Bayesian models.</w:t>
      </w:r>
      <w:r w:rsidRPr="00471580">
        <w:rPr>
          <w:lang w:val="en-GB"/>
        </w:rPr>
        <w:t xml:space="preserve"> (2020).</w:t>
      </w:r>
    </w:p>
    <w:p w14:paraId="197513D4" w14:textId="77777777" w:rsidR="00471580" w:rsidRPr="00471580" w:rsidRDefault="00471580" w:rsidP="00471580">
      <w:pPr>
        <w:pStyle w:val="Bibliography"/>
        <w:rPr>
          <w:lang w:val="en-GB"/>
        </w:rPr>
      </w:pPr>
      <w:r w:rsidRPr="00471580">
        <w:rPr>
          <w:lang w:val="en-GB"/>
        </w:rPr>
        <w:t>52.</w:t>
      </w:r>
      <w:r w:rsidRPr="00471580">
        <w:rPr>
          <w:lang w:val="en-GB"/>
        </w:rPr>
        <w:tab/>
        <w:t xml:space="preserve">Gabry, J., Simpson, D., Vehtari, A., Betancourt, M. &amp; Gelman, A. Visualization in Bayesian workflow. </w:t>
      </w:r>
      <w:r w:rsidRPr="00471580">
        <w:rPr>
          <w:i/>
          <w:iCs/>
          <w:lang w:val="en-GB"/>
        </w:rPr>
        <w:t>J. R. Stat. Soc. A</w:t>
      </w:r>
      <w:r w:rsidRPr="00471580">
        <w:rPr>
          <w:lang w:val="en-GB"/>
        </w:rPr>
        <w:t xml:space="preserve"> </w:t>
      </w:r>
      <w:r w:rsidRPr="00471580">
        <w:rPr>
          <w:b/>
          <w:bCs/>
          <w:lang w:val="en-GB"/>
        </w:rPr>
        <w:t>182</w:t>
      </w:r>
      <w:r w:rsidRPr="00471580">
        <w:rPr>
          <w:lang w:val="en-GB"/>
        </w:rPr>
        <w:t>, 389–402 (2019).</w:t>
      </w:r>
    </w:p>
    <w:p w14:paraId="3B865A52" w14:textId="77777777" w:rsidR="00471580" w:rsidRPr="00471580" w:rsidRDefault="00471580" w:rsidP="00471580">
      <w:pPr>
        <w:pStyle w:val="Bibliography"/>
        <w:rPr>
          <w:lang w:val="en-GB"/>
        </w:rPr>
      </w:pPr>
      <w:r w:rsidRPr="00471580">
        <w:rPr>
          <w:lang w:val="en-GB"/>
        </w:rPr>
        <w:t>53.</w:t>
      </w:r>
      <w:r w:rsidRPr="00471580">
        <w:rPr>
          <w:lang w:val="en-GB"/>
        </w:rPr>
        <w:tab/>
        <w:t xml:space="preserve">Kay, M. </w:t>
      </w:r>
      <w:r w:rsidRPr="00471580">
        <w:rPr>
          <w:i/>
          <w:iCs/>
          <w:lang w:val="en-GB"/>
        </w:rPr>
        <w:t>tidybayes: Tidy Data and Geoms for Bayesian Models</w:t>
      </w:r>
      <w:r w:rsidRPr="00471580">
        <w:rPr>
          <w:lang w:val="en-GB"/>
        </w:rPr>
        <w:t>. (2019).</w:t>
      </w:r>
    </w:p>
    <w:p w14:paraId="2C43DF5F" w14:textId="77777777" w:rsidR="00471580" w:rsidRPr="00471580" w:rsidRDefault="00471580" w:rsidP="00471580">
      <w:pPr>
        <w:pStyle w:val="Bibliography"/>
        <w:rPr>
          <w:lang w:val="en-GB"/>
        </w:rPr>
      </w:pPr>
      <w:r w:rsidRPr="00471580">
        <w:rPr>
          <w:lang w:val="en-GB"/>
        </w:rPr>
        <w:t>54.</w:t>
      </w:r>
      <w:r w:rsidRPr="00471580">
        <w:rPr>
          <w:lang w:val="en-GB"/>
        </w:rPr>
        <w:tab/>
        <w:t xml:space="preserve">Gelman, A., Carlin, J., Stern, H. &amp; Rubin, D. </w:t>
      </w:r>
      <w:r w:rsidRPr="00471580">
        <w:rPr>
          <w:i/>
          <w:iCs/>
          <w:lang w:val="en-GB"/>
        </w:rPr>
        <w:t>Bayesian Data Analysis. 2nd edition</w:t>
      </w:r>
      <w:r w:rsidRPr="00471580">
        <w:rPr>
          <w:lang w:val="en-GB"/>
        </w:rPr>
        <w:t>. (Chapman and Hall/CRC, 2003).</w:t>
      </w:r>
    </w:p>
    <w:p w14:paraId="0000008E" w14:textId="10299C83" w:rsidR="00037DE8" w:rsidRPr="0078385D" w:rsidRDefault="00674C63" w:rsidP="007C3DE3">
      <w:pPr>
        <w:pStyle w:val="Bibliography"/>
        <w:rPr>
          <w:sz w:val="28"/>
          <w:szCs w:val="28"/>
        </w:rPr>
      </w:pPr>
      <w:r w:rsidRPr="00674C63">
        <w:fldChar w:fldCharType="end"/>
      </w:r>
    </w:p>
    <w:p w14:paraId="0000008F" w14:textId="008BF51E" w:rsidR="00037DE8" w:rsidRDefault="00037DE8">
      <w:pPr>
        <w:spacing w:line="480" w:lineRule="auto"/>
        <w:jc w:val="both"/>
        <w:rPr>
          <w:sz w:val="28"/>
          <w:szCs w:val="28"/>
        </w:rPr>
      </w:pPr>
    </w:p>
    <w:p w14:paraId="00000090" w14:textId="1A5C5E3D" w:rsidR="00037DE8" w:rsidRDefault="001B1A85">
      <w:pPr>
        <w:spacing w:line="480" w:lineRule="auto"/>
        <w:jc w:val="both"/>
        <w:rPr>
          <w:sz w:val="28"/>
          <w:szCs w:val="28"/>
        </w:rPr>
      </w:pPr>
      <w:r>
        <w:rPr>
          <w:sz w:val="28"/>
          <w:szCs w:val="28"/>
        </w:rPr>
        <w:lastRenderedPageBreak/>
        <w:t>Figures</w:t>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5"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79DFAE44" w:rsidR="00037DE8" w:rsidRDefault="001B1A85" w:rsidP="007064E7">
      <w:pPr>
        <w:spacing w:line="360" w:lineRule="auto"/>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C00598">
        <w:t>area</w:t>
      </w:r>
      <w:r>
        <w:t>.</w:t>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18439762"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6"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68FEBBD4" w:rsidR="00037DE8" w:rsidRDefault="001B1A85" w:rsidP="00315D5B">
      <w:pPr>
        <w:spacing w:line="360" w:lineRule="auto"/>
        <w:jc w:val="both"/>
      </w:pPr>
      <w:r>
        <w:rPr>
          <w:b/>
        </w:rPr>
        <w:t xml:space="preserve">Fig. 2. </w:t>
      </w:r>
      <w:r>
        <w:t>The average length-at-age is larger for</w:t>
      </w:r>
      <w:r w:rsidR="006B2987">
        <w:t xml:space="preserve"> fish of</w:t>
      </w:r>
      <w:r>
        <w:t xml:space="preserve"> all ages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77777777" w:rsidR="00037DE8" w:rsidRDefault="00037DE8">
      <w:pPr>
        <w:jc w:val="center"/>
        <w:rPr>
          <w:sz w:val="28"/>
          <w:szCs w:val="28"/>
        </w:rPr>
      </w:pPr>
    </w:p>
    <w:p w14:paraId="0000009A" w14:textId="675A9296"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7"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12F40D69" w:rsidR="00037DE8" w:rsidRDefault="001B1A85" w:rsidP="00F01DD5">
      <w:pPr>
        <w:spacing w:line="360" w:lineRule="auto"/>
        <w:jc w:val="both"/>
      </w:pPr>
      <w:r>
        <w:rPr>
          <w:b/>
        </w:rPr>
        <w:t xml:space="preserve">Fig. 3. </w:t>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D0711FE" w:rsidR="003A3021" w:rsidRDefault="0006677B">
      <w:pPr>
        <w:spacing w:line="480" w:lineRule="auto"/>
        <w:jc w:val="both"/>
      </w:pPr>
      <w:r>
        <w:rPr>
          <w:noProof/>
          <w:lang w:val="sv-SE"/>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6124E57A" w:rsidR="00037DE8" w:rsidRDefault="001B1A85" w:rsidP="00F60FC7">
      <w:pPr>
        <w:spacing w:line="360" w:lineRule="auto"/>
        <w:jc w:val="both"/>
        <w:rPr>
          <w:color w:val="000000"/>
        </w:rPr>
      </w:pPr>
      <w:r>
        <w:rPr>
          <w:b/>
        </w:rPr>
        <w:t xml:space="preserve">Fig. 4.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Lines show the posterior prediction without group-level effects (i.e., cohort) and the shaded areas correspond to the 50% and 90% credible intervals. The equation uses mean parameter estimates. Panel (B) sho</w:t>
      </w:r>
      <w:proofErr w:type="spellStart"/>
      <w:r>
        <w:t>ws</w:t>
      </w:r>
      <w:proofErr w:type="spellEnd"/>
      <w:r>
        <w:t xml:space="preserve">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74B910C6" w:rsidR="00037DE8" w:rsidRDefault="006D1B1F">
      <w:pPr>
        <w:spacing w:line="480" w:lineRule="auto"/>
        <w:jc w:val="center"/>
        <w:rPr>
          <w:sz w:val="28"/>
          <w:szCs w:val="28"/>
        </w:rPr>
      </w:pPr>
      <w:r>
        <w:rPr>
          <w:noProof/>
          <w:sz w:val="28"/>
          <w:szCs w:val="28"/>
          <w:lang w:val="sv-SE"/>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9"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53BAC2A4" w:rsidR="00037DE8" w:rsidRPr="00F5516D" w:rsidRDefault="001B1A85" w:rsidP="006A37CA">
      <w:pPr>
        <w:spacing w:line="480" w:lineRule="auto"/>
        <w:jc w:val="both"/>
      </w:pPr>
      <w:r w:rsidRPr="00F5516D">
        <w:rPr>
          <w:b/>
        </w:rPr>
        <w:t xml:space="preserve">Fig. 5.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B</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rsidSect="007E62BA">
      <w:pgSz w:w="11906" w:h="16838"/>
      <w:pgMar w:top="1440" w:right="1440" w:bottom="1440" w:left="1440" w:header="708" w:footer="708" w:gutter="0"/>
      <w:lnNumType w:countBy="1" w:restart="continuous"/>
      <w:pgNumType w:start="1"/>
      <w:cols w:space="720"/>
      <w:docGrid w:linePitch="326"/>
      <w:sectPrChange w:id="0" w:author="Max Lindmark" w:date="2022-04-13T19:36:00Z">
        <w:sectPr w:rsidR="00037DE8" w:rsidRPr="00F5516D" w:rsidSect="007E62BA">
          <w:pgMar w:top="1440" w:right="1440" w:bottom="1440" w:left="1440" w:header="708" w:footer="708" w:gutter="0"/>
          <w:lnNumType w:countBy="0" w:restart="newPage"/>
          <w:docGrid w:linePitch="0"/>
        </w:sectPr>
      </w:sectPrChang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8E9"/>
    <w:rsid w:val="000174AE"/>
    <w:rsid w:val="000242F8"/>
    <w:rsid w:val="000246A2"/>
    <w:rsid w:val="00030B3B"/>
    <w:rsid w:val="000350F4"/>
    <w:rsid w:val="00037DE8"/>
    <w:rsid w:val="000432AC"/>
    <w:rsid w:val="00043B6E"/>
    <w:rsid w:val="000537CE"/>
    <w:rsid w:val="00060BD1"/>
    <w:rsid w:val="00064D15"/>
    <w:rsid w:val="0006677B"/>
    <w:rsid w:val="000677E3"/>
    <w:rsid w:val="00072C77"/>
    <w:rsid w:val="00072E48"/>
    <w:rsid w:val="00076934"/>
    <w:rsid w:val="00077EB3"/>
    <w:rsid w:val="000812AB"/>
    <w:rsid w:val="0008422D"/>
    <w:rsid w:val="00084FA0"/>
    <w:rsid w:val="000909DE"/>
    <w:rsid w:val="000939B7"/>
    <w:rsid w:val="00094996"/>
    <w:rsid w:val="00095AF9"/>
    <w:rsid w:val="00097CEF"/>
    <w:rsid w:val="000A1566"/>
    <w:rsid w:val="000A2EEE"/>
    <w:rsid w:val="000B1480"/>
    <w:rsid w:val="000B6084"/>
    <w:rsid w:val="000C5704"/>
    <w:rsid w:val="000D3DA3"/>
    <w:rsid w:val="000E52A3"/>
    <w:rsid w:val="000F2085"/>
    <w:rsid w:val="00100F78"/>
    <w:rsid w:val="001079D5"/>
    <w:rsid w:val="00125ECD"/>
    <w:rsid w:val="00127BEE"/>
    <w:rsid w:val="00134E04"/>
    <w:rsid w:val="001369DC"/>
    <w:rsid w:val="00136D0F"/>
    <w:rsid w:val="00142217"/>
    <w:rsid w:val="00146DC4"/>
    <w:rsid w:val="001500C1"/>
    <w:rsid w:val="00153565"/>
    <w:rsid w:val="0015632C"/>
    <w:rsid w:val="00162BD5"/>
    <w:rsid w:val="0016430A"/>
    <w:rsid w:val="0016529A"/>
    <w:rsid w:val="00172D56"/>
    <w:rsid w:val="0017374F"/>
    <w:rsid w:val="001818DE"/>
    <w:rsid w:val="0019477B"/>
    <w:rsid w:val="0019563D"/>
    <w:rsid w:val="0019778E"/>
    <w:rsid w:val="001A2E99"/>
    <w:rsid w:val="001A7BA5"/>
    <w:rsid w:val="001B1A85"/>
    <w:rsid w:val="001B3620"/>
    <w:rsid w:val="001B73AA"/>
    <w:rsid w:val="001C3C16"/>
    <w:rsid w:val="001C4211"/>
    <w:rsid w:val="001C7DC9"/>
    <w:rsid w:val="001D1471"/>
    <w:rsid w:val="001D3E57"/>
    <w:rsid w:val="001D76A0"/>
    <w:rsid w:val="001E1D7B"/>
    <w:rsid w:val="001E5A72"/>
    <w:rsid w:val="001F15E1"/>
    <w:rsid w:val="001F4275"/>
    <w:rsid w:val="001F4671"/>
    <w:rsid w:val="00200EA1"/>
    <w:rsid w:val="00202178"/>
    <w:rsid w:val="0021366A"/>
    <w:rsid w:val="002157F5"/>
    <w:rsid w:val="00217B65"/>
    <w:rsid w:val="00223D1A"/>
    <w:rsid w:val="0024288E"/>
    <w:rsid w:val="002470E8"/>
    <w:rsid w:val="002564A5"/>
    <w:rsid w:val="00261347"/>
    <w:rsid w:val="0026143C"/>
    <w:rsid w:val="002707A1"/>
    <w:rsid w:val="00271130"/>
    <w:rsid w:val="00282509"/>
    <w:rsid w:val="002945A0"/>
    <w:rsid w:val="00294A32"/>
    <w:rsid w:val="002960B1"/>
    <w:rsid w:val="00296C3B"/>
    <w:rsid w:val="002B2CE7"/>
    <w:rsid w:val="002B3E1E"/>
    <w:rsid w:val="002B6171"/>
    <w:rsid w:val="002B6F53"/>
    <w:rsid w:val="002B7CBE"/>
    <w:rsid w:val="002C7E4D"/>
    <w:rsid w:val="002D1E75"/>
    <w:rsid w:val="002D3AAF"/>
    <w:rsid w:val="002E2325"/>
    <w:rsid w:val="002F2D16"/>
    <w:rsid w:val="002F3E52"/>
    <w:rsid w:val="002F5B76"/>
    <w:rsid w:val="00300E1C"/>
    <w:rsid w:val="00303E9A"/>
    <w:rsid w:val="00310356"/>
    <w:rsid w:val="00310F0E"/>
    <w:rsid w:val="00315D5B"/>
    <w:rsid w:val="00320473"/>
    <w:rsid w:val="0032100D"/>
    <w:rsid w:val="0032621A"/>
    <w:rsid w:val="003339F5"/>
    <w:rsid w:val="00342B54"/>
    <w:rsid w:val="0034319C"/>
    <w:rsid w:val="00343767"/>
    <w:rsid w:val="00353AAC"/>
    <w:rsid w:val="00354CF6"/>
    <w:rsid w:val="00354D76"/>
    <w:rsid w:val="00356D83"/>
    <w:rsid w:val="0036568E"/>
    <w:rsid w:val="00372FAF"/>
    <w:rsid w:val="00373546"/>
    <w:rsid w:val="003759DB"/>
    <w:rsid w:val="00380024"/>
    <w:rsid w:val="0038238E"/>
    <w:rsid w:val="003833A5"/>
    <w:rsid w:val="00385B4A"/>
    <w:rsid w:val="003A2013"/>
    <w:rsid w:val="003A3021"/>
    <w:rsid w:val="003A3F81"/>
    <w:rsid w:val="003B611F"/>
    <w:rsid w:val="003B69A1"/>
    <w:rsid w:val="003C2311"/>
    <w:rsid w:val="003D6A14"/>
    <w:rsid w:val="003E1E7F"/>
    <w:rsid w:val="003E5047"/>
    <w:rsid w:val="003E5359"/>
    <w:rsid w:val="003E57F8"/>
    <w:rsid w:val="003F0D4B"/>
    <w:rsid w:val="0040617E"/>
    <w:rsid w:val="00410AAA"/>
    <w:rsid w:val="00412EE6"/>
    <w:rsid w:val="004156B9"/>
    <w:rsid w:val="004240E7"/>
    <w:rsid w:val="00424D0C"/>
    <w:rsid w:val="00425177"/>
    <w:rsid w:val="00425183"/>
    <w:rsid w:val="0042575D"/>
    <w:rsid w:val="0042599F"/>
    <w:rsid w:val="00427E18"/>
    <w:rsid w:val="004350D2"/>
    <w:rsid w:val="0046101A"/>
    <w:rsid w:val="00465DA7"/>
    <w:rsid w:val="00470025"/>
    <w:rsid w:val="00471580"/>
    <w:rsid w:val="004733B3"/>
    <w:rsid w:val="00474C58"/>
    <w:rsid w:val="00486051"/>
    <w:rsid w:val="00490D02"/>
    <w:rsid w:val="004A17F7"/>
    <w:rsid w:val="004A2C35"/>
    <w:rsid w:val="004B4D8C"/>
    <w:rsid w:val="004B5DCD"/>
    <w:rsid w:val="004B7A7F"/>
    <w:rsid w:val="004C1890"/>
    <w:rsid w:val="004D703A"/>
    <w:rsid w:val="004E3B1C"/>
    <w:rsid w:val="004E4B9A"/>
    <w:rsid w:val="004F6D6E"/>
    <w:rsid w:val="005022CF"/>
    <w:rsid w:val="0050256B"/>
    <w:rsid w:val="00510C86"/>
    <w:rsid w:val="0051174D"/>
    <w:rsid w:val="00511DC7"/>
    <w:rsid w:val="005121D6"/>
    <w:rsid w:val="005228F8"/>
    <w:rsid w:val="005232DC"/>
    <w:rsid w:val="00523E53"/>
    <w:rsid w:val="00524398"/>
    <w:rsid w:val="00525B0C"/>
    <w:rsid w:val="00526157"/>
    <w:rsid w:val="00532868"/>
    <w:rsid w:val="0054101E"/>
    <w:rsid w:val="0054137D"/>
    <w:rsid w:val="00547F85"/>
    <w:rsid w:val="005503A6"/>
    <w:rsid w:val="005611AE"/>
    <w:rsid w:val="005633FC"/>
    <w:rsid w:val="00563FD3"/>
    <w:rsid w:val="00565A8A"/>
    <w:rsid w:val="005749EF"/>
    <w:rsid w:val="005839E3"/>
    <w:rsid w:val="00585B8C"/>
    <w:rsid w:val="005B2073"/>
    <w:rsid w:val="005B46E6"/>
    <w:rsid w:val="005B5D9A"/>
    <w:rsid w:val="005D0905"/>
    <w:rsid w:val="005D12BD"/>
    <w:rsid w:val="005E2DE4"/>
    <w:rsid w:val="005E3F19"/>
    <w:rsid w:val="005E5A84"/>
    <w:rsid w:val="005E62D0"/>
    <w:rsid w:val="005F1BD5"/>
    <w:rsid w:val="005F5032"/>
    <w:rsid w:val="005F64D8"/>
    <w:rsid w:val="00610569"/>
    <w:rsid w:val="00631969"/>
    <w:rsid w:val="00635CA0"/>
    <w:rsid w:val="006366FD"/>
    <w:rsid w:val="00641BF9"/>
    <w:rsid w:val="00643101"/>
    <w:rsid w:val="006442FC"/>
    <w:rsid w:val="00646C76"/>
    <w:rsid w:val="006618C2"/>
    <w:rsid w:val="00667C83"/>
    <w:rsid w:val="006718CD"/>
    <w:rsid w:val="00674349"/>
    <w:rsid w:val="00674C63"/>
    <w:rsid w:val="006873AE"/>
    <w:rsid w:val="006949A4"/>
    <w:rsid w:val="006966B9"/>
    <w:rsid w:val="006A31B6"/>
    <w:rsid w:val="006A3266"/>
    <w:rsid w:val="006A37CA"/>
    <w:rsid w:val="006A3F31"/>
    <w:rsid w:val="006A487B"/>
    <w:rsid w:val="006A5A65"/>
    <w:rsid w:val="006A670D"/>
    <w:rsid w:val="006B2987"/>
    <w:rsid w:val="006B2EC2"/>
    <w:rsid w:val="006C2275"/>
    <w:rsid w:val="006C6EC6"/>
    <w:rsid w:val="006D173F"/>
    <w:rsid w:val="006D1B1F"/>
    <w:rsid w:val="006E05B8"/>
    <w:rsid w:val="006F1AC7"/>
    <w:rsid w:val="006F3752"/>
    <w:rsid w:val="007064E7"/>
    <w:rsid w:val="00721680"/>
    <w:rsid w:val="00722697"/>
    <w:rsid w:val="007275DF"/>
    <w:rsid w:val="00727B43"/>
    <w:rsid w:val="0073271F"/>
    <w:rsid w:val="00740D36"/>
    <w:rsid w:val="00741298"/>
    <w:rsid w:val="00741676"/>
    <w:rsid w:val="0074708A"/>
    <w:rsid w:val="00755F9D"/>
    <w:rsid w:val="007560F6"/>
    <w:rsid w:val="00761E3D"/>
    <w:rsid w:val="007706B2"/>
    <w:rsid w:val="00771B2E"/>
    <w:rsid w:val="0077456C"/>
    <w:rsid w:val="007751F2"/>
    <w:rsid w:val="00780A61"/>
    <w:rsid w:val="0078385D"/>
    <w:rsid w:val="007879BB"/>
    <w:rsid w:val="00793EAE"/>
    <w:rsid w:val="00795B8A"/>
    <w:rsid w:val="00796AE9"/>
    <w:rsid w:val="007A081A"/>
    <w:rsid w:val="007A5721"/>
    <w:rsid w:val="007B3E32"/>
    <w:rsid w:val="007B7930"/>
    <w:rsid w:val="007C2531"/>
    <w:rsid w:val="007C3DE3"/>
    <w:rsid w:val="007C4BF0"/>
    <w:rsid w:val="007D0556"/>
    <w:rsid w:val="007D26B6"/>
    <w:rsid w:val="007D519D"/>
    <w:rsid w:val="007D6AB5"/>
    <w:rsid w:val="007E0D6C"/>
    <w:rsid w:val="007E4429"/>
    <w:rsid w:val="007E62BA"/>
    <w:rsid w:val="007E75B5"/>
    <w:rsid w:val="007F5B61"/>
    <w:rsid w:val="0080056B"/>
    <w:rsid w:val="008022D1"/>
    <w:rsid w:val="008164C6"/>
    <w:rsid w:val="00821D88"/>
    <w:rsid w:val="00822EA1"/>
    <w:rsid w:val="00825F3D"/>
    <w:rsid w:val="00826C17"/>
    <w:rsid w:val="00827412"/>
    <w:rsid w:val="00832A7F"/>
    <w:rsid w:val="00845E15"/>
    <w:rsid w:val="008464D0"/>
    <w:rsid w:val="00873785"/>
    <w:rsid w:val="008842A2"/>
    <w:rsid w:val="0089070D"/>
    <w:rsid w:val="008A570E"/>
    <w:rsid w:val="008A6516"/>
    <w:rsid w:val="008B1EB2"/>
    <w:rsid w:val="008E0411"/>
    <w:rsid w:val="008E1A87"/>
    <w:rsid w:val="008E6239"/>
    <w:rsid w:val="008F4827"/>
    <w:rsid w:val="008F7750"/>
    <w:rsid w:val="00902F9B"/>
    <w:rsid w:val="009053BB"/>
    <w:rsid w:val="00911780"/>
    <w:rsid w:val="00916235"/>
    <w:rsid w:val="00917F18"/>
    <w:rsid w:val="00924CC9"/>
    <w:rsid w:val="00927478"/>
    <w:rsid w:val="00930BA5"/>
    <w:rsid w:val="00932624"/>
    <w:rsid w:val="00944756"/>
    <w:rsid w:val="0094685F"/>
    <w:rsid w:val="0096485A"/>
    <w:rsid w:val="0097774D"/>
    <w:rsid w:val="00997513"/>
    <w:rsid w:val="009A20C8"/>
    <w:rsid w:val="009B06EB"/>
    <w:rsid w:val="009B76CE"/>
    <w:rsid w:val="009C0978"/>
    <w:rsid w:val="009C46D5"/>
    <w:rsid w:val="009C5925"/>
    <w:rsid w:val="009C72FA"/>
    <w:rsid w:val="009D6500"/>
    <w:rsid w:val="009E4D66"/>
    <w:rsid w:val="009E63FA"/>
    <w:rsid w:val="009E7BC3"/>
    <w:rsid w:val="009F441C"/>
    <w:rsid w:val="009F6CE8"/>
    <w:rsid w:val="00A05A5C"/>
    <w:rsid w:val="00A117C8"/>
    <w:rsid w:val="00A208A0"/>
    <w:rsid w:val="00A21F67"/>
    <w:rsid w:val="00A23814"/>
    <w:rsid w:val="00A26E79"/>
    <w:rsid w:val="00A378E6"/>
    <w:rsid w:val="00A43508"/>
    <w:rsid w:val="00A46A16"/>
    <w:rsid w:val="00A522EC"/>
    <w:rsid w:val="00A6677F"/>
    <w:rsid w:val="00A771EF"/>
    <w:rsid w:val="00A81FFB"/>
    <w:rsid w:val="00A87E2A"/>
    <w:rsid w:val="00A946FE"/>
    <w:rsid w:val="00A95B1D"/>
    <w:rsid w:val="00AA0DFB"/>
    <w:rsid w:val="00AA1CB5"/>
    <w:rsid w:val="00AB6551"/>
    <w:rsid w:val="00AC2B67"/>
    <w:rsid w:val="00AE67F7"/>
    <w:rsid w:val="00AF0692"/>
    <w:rsid w:val="00AF1E8F"/>
    <w:rsid w:val="00AF55A6"/>
    <w:rsid w:val="00B00533"/>
    <w:rsid w:val="00B069EB"/>
    <w:rsid w:val="00B214DB"/>
    <w:rsid w:val="00B25121"/>
    <w:rsid w:val="00B2549B"/>
    <w:rsid w:val="00B32633"/>
    <w:rsid w:val="00B4189E"/>
    <w:rsid w:val="00B41B40"/>
    <w:rsid w:val="00B46755"/>
    <w:rsid w:val="00B5032F"/>
    <w:rsid w:val="00B510B0"/>
    <w:rsid w:val="00B554AF"/>
    <w:rsid w:val="00B56B81"/>
    <w:rsid w:val="00B61DF6"/>
    <w:rsid w:val="00B70C58"/>
    <w:rsid w:val="00B72FAB"/>
    <w:rsid w:val="00B81BE4"/>
    <w:rsid w:val="00B8225E"/>
    <w:rsid w:val="00BA718D"/>
    <w:rsid w:val="00BB5C9B"/>
    <w:rsid w:val="00BC2601"/>
    <w:rsid w:val="00BC5A89"/>
    <w:rsid w:val="00BF1B78"/>
    <w:rsid w:val="00C00598"/>
    <w:rsid w:val="00C075DC"/>
    <w:rsid w:val="00C1116D"/>
    <w:rsid w:val="00C12467"/>
    <w:rsid w:val="00C126A5"/>
    <w:rsid w:val="00C200F3"/>
    <w:rsid w:val="00C214C9"/>
    <w:rsid w:val="00C23EB6"/>
    <w:rsid w:val="00C240DD"/>
    <w:rsid w:val="00C30CE0"/>
    <w:rsid w:val="00C32350"/>
    <w:rsid w:val="00C40368"/>
    <w:rsid w:val="00C40B68"/>
    <w:rsid w:val="00C4753B"/>
    <w:rsid w:val="00C552F1"/>
    <w:rsid w:val="00C6123E"/>
    <w:rsid w:val="00C627F4"/>
    <w:rsid w:val="00C70D21"/>
    <w:rsid w:val="00C75D8E"/>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985"/>
    <w:rsid w:val="00CF1F05"/>
    <w:rsid w:val="00D02C9D"/>
    <w:rsid w:val="00D0424F"/>
    <w:rsid w:val="00D10989"/>
    <w:rsid w:val="00D1119F"/>
    <w:rsid w:val="00D11B8E"/>
    <w:rsid w:val="00D12C53"/>
    <w:rsid w:val="00D1439C"/>
    <w:rsid w:val="00D1572D"/>
    <w:rsid w:val="00D33A68"/>
    <w:rsid w:val="00D42196"/>
    <w:rsid w:val="00D4685F"/>
    <w:rsid w:val="00D5038D"/>
    <w:rsid w:val="00D51935"/>
    <w:rsid w:val="00D558BD"/>
    <w:rsid w:val="00D6328E"/>
    <w:rsid w:val="00D66B67"/>
    <w:rsid w:val="00D75471"/>
    <w:rsid w:val="00D92C17"/>
    <w:rsid w:val="00DA0FAF"/>
    <w:rsid w:val="00DA2A76"/>
    <w:rsid w:val="00DA45D1"/>
    <w:rsid w:val="00DB7DD9"/>
    <w:rsid w:val="00DD34B3"/>
    <w:rsid w:val="00DD4ECF"/>
    <w:rsid w:val="00DD5BA5"/>
    <w:rsid w:val="00DE65B6"/>
    <w:rsid w:val="00DF1DD3"/>
    <w:rsid w:val="00DF67E3"/>
    <w:rsid w:val="00E0077A"/>
    <w:rsid w:val="00E0130D"/>
    <w:rsid w:val="00E24FF9"/>
    <w:rsid w:val="00E3089F"/>
    <w:rsid w:val="00E40B76"/>
    <w:rsid w:val="00E46EE6"/>
    <w:rsid w:val="00E54287"/>
    <w:rsid w:val="00E57AAC"/>
    <w:rsid w:val="00E65AA0"/>
    <w:rsid w:val="00E67D72"/>
    <w:rsid w:val="00E71D43"/>
    <w:rsid w:val="00E724AE"/>
    <w:rsid w:val="00E75A7D"/>
    <w:rsid w:val="00E800BA"/>
    <w:rsid w:val="00E81E29"/>
    <w:rsid w:val="00E85208"/>
    <w:rsid w:val="00E85A7D"/>
    <w:rsid w:val="00EA0730"/>
    <w:rsid w:val="00EA34FE"/>
    <w:rsid w:val="00EA6A19"/>
    <w:rsid w:val="00EA7BA5"/>
    <w:rsid w:val="00EB2923"/>
    <w:rsid w:val="00EE37B2"/>
    <w:rsid w:val="00EE4444"/>
    <w:rsid w:val="00EF237D"/>
    <w:rsid w:val="00EF66BE"/>
    <w:rsid w:val="00EF7CAE"/>
    <w:rsid w:val="00F0171D"/>
    <w:rsid w:val="00F01DD5"/>
    <w:rsid w:val="00F02C46"/>
    <w:rsid w:val="00F064B1"/>
    <w:rsid w:val="00F0736E"/>
    <w:rsid w:val="00F117B5"/>
    <w:rsid w:val="00F243BC"/>
    <w:rsid w:val="00F26DBE"/>
    <w:rsid w:val="00F42173"/>
    <w:rsid w:val="00F5516D"/>
    <w:rsid w:val="00F60FC7"/>
    <w:rsid w:val="00F61640"/>
    <w:rsid w:val="00F649A6"/>
    <w:rsid w:val="00F71454"/>
    <w:rsid w:val="00F738BF"/>
    <w:rsid w:val="00F762C4"/>
    <w:rsid w:val="00F765CD"/>
    <w:rsid w:val="00F81307"/>
    <w:rsid w:val="00F87FEE"/>
    <w:rsid w:val="00F95F53"/>
    <w:rsid w:val="00FB0A64"/>
    <w:rsid w:val="00FB33F8"/>
    <w:rsid w:val="00FB42D9"/>
    <w:rsid w:val="00FB7184"/>
    <w:rsid w:val="00FC254E"/>
    <w:rsid w:val="00FC7195"/>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s>
      <w:spacing w:line="480" w:lineRule="auto"/>
      <w:ind w:left="384" w:hanging="38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 w:type="character" w:styleId="LineNumber">
    <w:name w:val="line number"/>
    <w:basedOn w:val="DefaultParagraphFont"/>
    <w:uiPriority w:val="99"/>
    <w:semiHidden/>
    <w:unhideWhenUsed/>
    <w:rsid w:val="007E6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4</Pages>
  <Words>25565</Words>
  <Characters>145722</Characters>
  <Application>Microsoft Office Word</Application>
  <DocSecurity>0</DocSecurity>
  <Lines>1214</Lines>
  <Paragraphs>34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10</cp:revision>
  <dcterms:created xsi:type="dcterms:W3CDTF">2022-04-11T08:01:00Z</dcterms:created>
  <dcterms:modified xsi:type="dcterms:W3CDTF">2022-04-1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khVIpmL"/&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